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77777777" w:rsidR="00770D41" w:rsidRDefault="00770D41" w:rsidP="00770D41">
      <w:pPr>
        <w:ind w:firstLine="720"/>
      </w:pPr>
      <w:r>
        <w:t>We have compared three modeling approaches for the radiant system: 1) an RC network model, 2) a GGMR approach, and 3) a combination of the RC and GGMR models. The study performed minutely heating and cooling rates prediction for using 50 days, from January 15</w:t>
      </w:r>
      <w:r w:rsidRPr="00465936">
        <w:rPr>
          <w:vertAlign w:val="superscript"/>
        </w:rPr>
        <w:t>th</w:t>
      </w:r>
      <w:r>
        <w:t xml:space="preserve"> to March 7</w:t>
      </w:r>
      <w:r w:rsidRPr="00465936">
        <w:rPr>
          <w:vertAlign w:val="superscript"/>
        </w:rPr>
        <w:t>th</w:t>
      </w:r>
      <w:r>
        <w:t xml:space="preserve">, 2022, for a Living Laboratory office space at Purdue University. Both three modeling approaches used the first two weeks data for training and the rest of data as testing data set. For the performance comparison, the RC model has achieved normalized root mean square error (NRMSE) as 3%, coefficient of variation of root </w:t>
      </w:r>
      <w:proofErr w:type="gramStart"/>
      <w:r>
        <w:t>mean</w:t>
      </w:r>
      <w:proofErr w:type="gramEnd"/>
      <w:r>
        <w:t xml:space="preserve"> square error (CVRMSE) as 144.18, mean absolute error (MAE) as 855.30 watts, and mean absolute percentage error (MAPE) as 26%.</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D39F442" w:rsidR="00B50A22" w:rsidRDefault="003E7DD4" w:rsidP="004C59D6">
      <w:pPr>
        <w:jc w:val="both"/>
      </w:pPr>
      <w:r>
        <w:t xml:space="preserve">This section will elaborate on the methodology developed to improve the prediction performance, which is starting from the RC network model, the GGMR approach, and the Hybrid Modeling approach from RC model and GGMR. Finally, all the performance criteria </w:t>
      </w:r>
      <w:r w:rsidR="003E3E05">
        <w:t>metrics are described in the last subsection.</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70927F0B" w14:textId="60A476FA" w:rsidR="00B83C4A" w:rsidRDefault="00B83C4A" w:rsidP="00B83C4A">
      <w:r>
        <w:t xml:space="preserve">A gray-box RC network model is formed from heat balance equations on each temperature or state variable. A general heat balance equation has been listed below. </w:t>
      </w:r>
      <m:oMath>
        <m:r>
          <w:rPr>
            <w:rFonts w:ascii="Cambria Math" w:hAnsi="Cambria Math"/>
          </w:rPr>
          <m:t>x, Cp, R, Q</m:t>
        </m:r>
      </m:oMath>
      <w:r>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t xml:space="preserve">. </w:t>
      </w:r>
    </w:p>
    <w:p w14:paraId="207533D5" w14:textId="7F975FE7" w:rsidR="00B83C4A" w:rsidRDefault="00B83C4A" w:rsidP="00B83C4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B83C4A">
        <w:tc>
          <w:tcPr>
            <w:tcW w:w="625" w:type="dxa"/>
          </w:tcPr>
          <w:p w14:paraId="784BD9C2" w14:textId="77777777" w:rsidR="00B83C4A" w:rsidRDefault="00B83C4A" w:rsidP="00B83C4A"/>
        </w:tc>
        <w:tc>
          <w:tcPr>
            <w:tcW w:w="8100" w:type="dxa"/>
          </w:tcPr>
          <w:p w14:paraId="10EDE1D6" w14:textId="3AD62519" w:rsidR="00B83C4A" w:rsidRDefault="008C7192"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1A3345E3" w:rsidR="00B83C4A" w:rsidRDefault="00B83C4A" w:rsidP="00B83C4A">
            <w:r>
              <w:t>(</w:t>
            </w:r>
            <w:r w:rsidR="003217C8">
              <w:fldChar w:fldCharType="begin"/>
            </w:r>
            <w:r w:rsidR="003217C8">
              <w:instrText xml:space="preserve"> SEQ Eq \* MERGEFORMAT </w:instrText>
            </w:r>
            <w:r w:rsidR="003217C8">
              <w:fldChar w:fldCharType="separate"/>
            </w:r>
            <w:r w:rsidR="004A63D3">
              <w:rPr>
                <w:noProof/>
              </w:rPr>
              <w:t>1</w:t>
            </w:r>
            <w:r w:rsidR="003217C8">
              <w:rPr>
                <w:noProof/>
              </w:rPr>
              <w:fldChar w:fldCharType="end"/>
            </w:r>
            <w:r>
              <w:t>)</w:t>
            </w:r>
          </w:p>
        </w:tc>
      </w:tr>
    </w:tbl>
    <w:p w14:paraId="6D472A1C" w14:textId="5E27647D" w:rsidR="00B83C4A" w:rsidRDefault="00B83C4A" w:rsidP="00B83C4A"/>
    <w:p w14:paraId="2846F40A" w14:textId="77777777" w:rsidR="00B83C4A" w:rsidRDefault="00B83C4A" w:rsidP="00B83C4A"/>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7777777" w:rsidR="008C7192" w:rsidRPr="00972520" w:rsidRDefault="003217C8"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62CF2B0D" w:rsidR="00972520" w:rsidRPr="00BB444F" w:rsidRDefault="00972520"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4B032C0"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4A63D3">
              <w:rPr>
                <w:noProof/>
              </w:rPr>
              <w:t>2</w:t>
            </w:r>
            <w:r w:rsidR="000D429F">
              <w:rPr>
                <w:noProof/>
              </w:rPr>
              <w:fldChar w:fldCharType="end"/>
            </w:r>
            <w:bookmarkEnd w:id="0"/>
            <w:r>
              <w:t>)</w:t>
            </w:r>
          </w:p>
        </w:tc>
      </w:tr>
    </w:tbl>
    <w:p w14:paraId="4532A291" w14:textId="6E8D6FC5" w:rsidR="00B83C4A" w:rsidRPr="00E56C31" w:rsidRDefault="00B83C4A" w:rsidP="00B83C4A">
      <w:pPr>
        <w:rPr>
          <w:b/>
          <w:bCs/>
        </w:rPr>
      </w:pPr>
    </w:p>
    <w:p w14:paraId="4293624D" w14:textId="7479FDBE" w:rsidR="00B83C4A" w:rsidRDefault="00B83C4A" w:rsidP="00B83C4A">
      <w:r w:rsidRPr="00E56C31">
        <w:lastRenderedPageBreak/>
        <w:t xml:space="preserve">For </w:t>
      </w:r>
      <w:r>
        <w:t xml:space="preserve">a radiant slab system model, the output variable is the cooling and heating load. The state vector contains all the temperature nodes, which are surround by the estimated resistors and capacitors. The input vector includes </w:t>
      </w:r>
      <w:r w:rsidR="002B1990">
        <w:t>all</w:t>
      </w:r>
      <w:r>
        <w:t xml:space="preserve"> the driving conditions, such as the hot water or chilled water temperature and derivation along the sampling time within tubes, outdoor air temperature, solar radiation, </w:t>
      </w:r>
      <w:proofErr w:type="gramStart"/>
      <w:r>
        <w:t>lighting</w:t>
      </w:r>
      <w:proofErr w:type="gramEnd"/>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3217C8"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C1CC97E" w:rsidR="002B1990" w:rsidRDefault="002B1990" w:rsidP="00B83C4A">
            <w:r>
              <w:t>(</w:t>
            </w:r>
            <w:r w:rsidR="003217C8">
              <w:fldChar w:fldCharType="begin"/>
            </w:r>
            <w:r w:rsidR="003217C8">
              <w:instrText xml:space="preserve"> SEQ Eq \* MERGEFORMAT </w:instrText>
            </w:r>
            <w:r w:rsidR="003217C8">
              <w:fldChar w:fldCharType="separate"/>
            </w:r>
            <w:r w:rsidR="004A63D3">
              <w:rPr>
                <w:noProof/>
              </w:rPr>
              <w:t>3</w:t>
            </w:r>
            <w:r w:rsidR="003217C8">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3217C8"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E36ABBC" w:rsidR="007E670F" w:rsidRDefault="007E670F" w:rsidP="00B83C4A">
            <w:r>
              <w:t>(</w:t>
            </w:r>
            <w:r w:rsidR="003217C8">
              <w:fldChar w:fldCharType="begin"/>
            </w:r>
            <w:r w:rsidR="003217C8">
              <w:instrText xml:space="preserve"> SEQ Eq \* MERGEFORMAT </w:instrText>
            </w:r>
            <w:r w:rsidR="003217C8">
              <w:fldChar w:fldCharType="separate"/>
            </w:r>
            <w:r w:rsidR="004A63D3">
              <w:rPr>
                <w:noProof/>
              </w:rPr>
              <w:t>4</w:t>
            </w:r>
            <w:r w:rsidR="003217C8">
              <w:rPr>
                <w:noProof/>
              </w:rPr>
              <w:fldChar w:fldCharType="end"/>
            </w:r>
            <w:r>
              <w:t>)</w:t>
            </w:r>
          </w:p>
        </w:tc>
      </w:tr>
    </w:tbl>
    <w:p w14:paraId="66AD4866" w14:textId="77777777" w:rsidR="002B1990" w:rsidRDefault="002B1990" w:rsidP="00B83C4A"/>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9C3847D" w:rsidR="007E670F" w:rsidRDefault="007E670F" w:rsidP="00B83C4A">
            <w:r>
              <w:t>(</w:t>
            </w:r>
            <w:r w:rsidR="003217C8">
              <w:fldChar w:fldCharType="begin"/>
            </w:r>
            <w:r w:rsidR="003217C8">
              <w:instrText xml:space="preserve"> SEQ Eq \* MERGEFORMAT </w:instrText>
            </w:r>
            <w:r w:rsidR="003217C8">
              <w:fldChar w:fldCharType="separate"/>
            </w:r>
            <w:r w:rsidR="004A63D3">
              <w:rPr>
                <w:noProof/>
              </w:rPr>
              <w:t>5</w:t>
            </w:r>
            <w:r w:rsidR="003217C8">
              <w:rPr>
                <w:noProof/>
              </w:rPr>
              <w:fldChar w:fldCharType="end"/>
            </w:r>
            <w:r>
              <w:t>)</w:t>
            </w:r>
          </w:p>
        </w:tc>
      </w:tr>
    </w:tbl>
    <w:p w14:paraId="704703EC" w14:textId="77777777" w:rsidR="00560829" w:rsidRDefault="00560829" w:rsidP="00B83C4A"/>
    <w:p w14:paraId="3261B9F6" w14:textId="28B45C2D" w:rsidR="00B83C4A" w:rsidRDefault="00B83C4A" w:rsidP="00B83C4A">
      <w:r>
        <w:t>In general, the above gray-box RC model optimization problem is not linear nor convex in terms of the estimate parameter and output variable trajectory. Particle swarm optimization (PSO) from python package (</w:t>
      </w:r>
      <w:proofErr w:type="spellStart"/>
      <w:r>
        <w:t>pyswarms</w:t>
      </w:r>
      <w:proofErr w:type="spellEnd"/>
      <w:r>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002234F5" w:rsidRPr="002234F5">
        <w:t>(James V. Miranda, 2018)</w:t>
      </w:r>
      <w:r>
        <w:fldChar w:fldCharType="end"/>
      </w:r>
      <w:r>
        <w:t xml:space="preserve">) was used to solve the above optimization problem. </w:t>
      </w:r>
    </w:p>
    <w:p w14:paraId="08C10968" w14:textId="0AF31E90" w:rsidR="00B83C4A" w:rsidRDefault="00B83C4A"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7B2BE9">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17EB883D" w:rsidR="007B2BE9" w:rsidRDefault="007B2BE9" w:rsidP="00B83C4A">
            <w:r>
              <w:t>(</w:t>
            </w:r>
            <w:r w:rsidR="003217C8">
              <w:fldChar w:fldCharType="begin"/>
            </w:r>
            <w:r w:rsidR="003217C8">
              <w:instrText xml:space="preserve"> SEQ Eq \* MERGEFORMAT </w:instrText>
            </w:r>
            <w:r w:rsidR="003217C8">
              <w:fldChar w:fldCharType="separate"/>
            </w:r>
            <w:r w:rsidR="004A63D3">
              <w:rPr>
                <w:noProof/>
              </w:rPr>
              <w:t>6</w:t>
            </w:r>
            <w:r w:rsidR="003217C8">
              <w:rPr>
                <w:noProof/>
              </w:rPr>
              <w:fldChar w:fldCharType="end"/>
            </w:r>
            <w:r>
              <w:t>)</w:t>
            </w:r>
          </w:p>
        </w:tc>
      </w:tr>
    </w:tbl>
    <w:p w14:paraId="6F9491C1" w14:textId="74989444" w:rsidR="007B2BE9" w:rsidRDefault="007B2BE9" w:rsidP="00346C2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C762C" w14:paraId="5EFB6541" w14:textId="77777777" w:rsidTr="00C924D4">
        <w:trPr>
          <w:jc w:val="center"/>
        </w:trPr>
        <w:tc>
          <w:tcPr>
            <w:tcW w:w="625" w:type="dxa"/>
            <w:vAlign w:val="center"/>
          </w:tcPr>
          <w:p w14:paraId="01D4AE22" w14:textId="77777777" w:rsidR="003C762C" w:rsidRDefault="003C762C" w:rsidP="00B83C4A"/>
        </w:tc>
        <w:tc>
          <w:tcPr>
            <w:tcW w:w="8100" w:type="dxa"/>
            <w:vAlign w:val="center"/>
          </w:tcPr>
          <w:p w14:paraId="57290CD7" w14:textId="133F9757" w:rsidR="003C762C" w:rsidRDefault="003C762C"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CDE80AD" w14:textId="5231CEF3" w:rsidR="003C762C" w:rsidRDefault="003C762C" w:rsidP="00B83C4A">
            <w:r>
              <w:t>(</w:t>
            </w:r>
            <w:r w:rsidR="003217C8">
              <w:fldChar w:fldCharType="begin"/>
            </w:r>
            <w:r w:rsidR="003217C8">
              <w:instrText xml:space="preserve"> SEQ Eq \* MERGEFORMAT </w:instrText>
            </w:r>
            <w:r w:rsidR="003217C8">
              <w:fldChar w:fldCharType="separate"/>
            </w:r>
            <w:r w:rsidR="004A63D3">
              <w:rPr>
                <w:noProof/>
              </w:rPr>
              <w:t>7</w:t>
            </w:r>
            <w:r w:rsidR="003217C8">
              <w:rPr>
                <w:noProof/>
              </w:rPr>
              <w:fldChar w:fldCharType="end"/>
            </w:r>
            <w:r>
              <w:t>)</w:t>
            </w:r>
          </w:p>
        </w:tc>
      </w:tr>
    </w:tbl>
    <w:p w14:paraId="1C7CFBCD" w14:textId="783EB633" w:rsidR="003C762C" w:rsidRDefault="003C762C" w:rsidP="00346C2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C762C" w14:paraId="3C40C135" w14:textId="77777777" w:rsidTr="00C924D4">
        <w:trPr>
          <w:jc w:val="center"/>
        </w:trPr>
        <w:tc>
          <w:tcPr>
            <w:tcW w:w="625" w:type="dxa"/>
            <w:vAlign w:val="center"/>
          </w:tcPr>
          <w:p w14:paraId="5F0C647A" w14:textId="77777777" w:rsidR="003C762C" w:rsidRDefault="003C762C" w:rsidP="00B83C4A"/>
        </w:tc>
        <w:tc>
          <w:tcPr>
            <w:tcW w:w="8100" w:type="dxa"/>
            <w:vAlign w:val="center"/>
          </w:tcPr>
          <w:p w14:paraId="7977919E" w14:textId="4F7BAABA" w:rsidR="003C762C" w:rsidRDefault="003C762C"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B1A5521" w14:textId="4B512D4E" w:rsidR="003C762C" w:rsidRDefault="003C762C" w:rsidP="00B83C4A">
            <w:r>
              <w:t>(</w:t>
            </w:r>
            <w:r w:rsidR="003217C8">
              <w:fldChar w:fldCharType="begin"/>
            </w:r>
            <w:r w:rsidR="003217C8">
              <w:instrText xml:space="preserve"> SEQ Eq \* MERGEFORMAT </w:instrText>
            </w:r>
            <w:r w:rsidR="003217C8">
              <w:fldChar w:fldCharType="separate"/>
            </w:r>
            <w:r w:rsidR="004A63D3">
              <w:rPr>
                <w:noProof/>
              </w:rPr>
              <w:t>8</w:t>
            </w:r>
            <w:r w:rsidR="003217C8">
              <w:rPr>
                <w:noProof/>
              </w:rPr>
              <w:fldChar w:fldCharType="end"/>
            </w:r>
            <w:r>
              <w:t>)</w:t>
            </w:r>
          </w:p>
        </w:tc>
      </w:tr>
    </w:tbl>
    <w:p w14:paraId="18E0BE03" w14:textId="77777777" w:rsidR="003C762C" w:rsidRDefault="003C762C" w:rsidP="00346C2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C762C" w14:paraId="70536290" w14:textId="77777777" w:rsidTr="00C924D4">
        <w:trPr>
          <w:jc w:val="center"/>
        </w:trPr>
        <w:tc>
          <w:tcPr>
            <w:tcW w:w="625" w:type="dxa"/>
            <w:vAlign w:val="center"/>
          </w:tcPr>
          <w:p w14:paraId="22C4C59E" w14:textId="77777777" w:rsidR="003C762C" w:rsidRDefault="003C762C" w:rsidP="00B83C4A"/>
        </w:tc>
        <w:tc>
          <w:tcPr>
            <w:tcW w:w="8100" w:type="dxa"/>
            <w:vAlign w:val="center"/>
          </w:tcPr>
          <w:p w14:paraId="71DE032E" w14:textId="2EA94E9C" w:rsidR="003C762C" w:rsidRDefault="00471646"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6D2CF22C" w14:textId="3AE22D5B" w:rsidR="003C762C" w:rsidRDefault="003C762C" w:rsidP="00B83C4A">
            <w:r>
              <w:t>(</w:t>
            </w:r>
            <w:r w:rsidR="003217C8">
              <w:fldChar w:fldCharType="begin"/>
            </w:r>
            <w:r w:rsidR="003217C8">
              <w:instrText xml:space="preserve"> SEQ Eq \* MERGEFORMAT </w:instrText>
            </w:r>
            <w:r w:rsidR="003217C8">
              <w:fldChar w:fldCharType="separate"/>
            </w:r>
            <w:r w:rsidR="004A63D3">
              <w:rPr>
                <w:noProof/>
              </w:rPr>
              <w:t>9</w:t>
            </w:r>
            <w:r w:rsidR="003217C8">
              <w:rPr>
                <w:noProof/>
              </w:rPr>
              <w:fldChar w:fldCharType="end"/>
            </w:r>
            <w:r>
              <w:t>)</w:t>
            </w:r>
          </w:p>
        </w:tc>
      </w:tr>
    </w:tbl>
    <w:p w14:paraId="15DC103F" w14:textId="3695C016" w:rsidR="00A32B1B" w:rsidRPr="00B83C4A" w:rsidRDefault="00A32B1B" w:rsidP="003E3E0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471646" w14:paraId="1E64FFB9" w14:textId="77777777" w:rsidTr="00C924D4">
        <w:trPr>
          <w:jc w:val="center"/>
        </w:trPr>
        <w:tc>
          <w:tcPr>
            <w:tcW w:w="625" w:type="dxa"/>
            <w:vAlign w:val="center"/>
          </w:tcPr>
          <w:p w14:paraId="191CDF5A" w14:textId="77777777" w:rsidR="00471646" w:rsidRDefault="00471646" w:rsidP="00B83C4A"/>
        </w:tc>
        <w:tc>
          <w:tcPr>
            <w:tcW w:w="8100" w:type="dxa"/>
            <w:vAlign w:val="center"/>
          </w:tcPr>
          <w:p w14:paraId="03B13666" w14:textId="305ADC74" w:rsidR="00471646" w:rsidRDefault="00471646"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0808B18" w14:textId="2D77798C" w:rsidR="00471646" w:rsidRDefault="00471646" w:rsidP="00B83C4A">
            <w:r>
              <w:t>(</w:t>
            </w:r>
            <w:r w:rsidR="003217C8">
              <w:fldChar w:fldCharType="begin"/>
            </w:r>
            <w:r w:rsidR="003217C8">
              <w:instrText xml:space="preserve"> SEQ Eq \* MERGEFORMAT </w:instrText>
            </w:r>
            <w:r w:rsidR="003217C8">
              <w:fldChar w:fldCharType="separate"/>
            </w:r>
            <w:r w:rsidR="004A63D3">
              <w:rPr>
                <w:noProof/>
              </w:rPr>
              <w:t>10</w:t>
            </w:r>
            <w:r w:rsidR="003217C8">
              <w:rPr>
                <w:noProof/>
              </w:rPr>
              <w:fldChar w:fldCharType="end"/>
            </w:r>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31AE14A2" w:rsidR="00A27328" w:rsidRPr="00A27328" w:rsidRDefault="00A27328" w:rsidP="00A27328">
      <w:r>
        <w:t xml:space="preserve">This section presents the case-study for the development of the Hybrid Model </w:t>
      </w:r>
      <w:r w:rsidR="00BD674C">
        <w:t>of</w:t>
      </w:r>
      <w:r>
        <w:t xml:space="preserve"> RC network model and GGMR </w:t>
      </w:r>
      <w:r w:rsidR="00BD674C">
        <w:t>approach</w:t>
      </w:r>
      <w:r>
        <w:t xml:space="preserve">. It starts with the description of data collection process, 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4272031" w:rsidR="00A81326" w:rsidRDefault="000342C1" w:rsidP="00C156E5">
      <w:pPr>
        <w:widowControl w:val="0"/>
        <w:jc w:val="both"/>
      </w:pPr>
      <w:r>
        <w:t xml:space="preserve">The minutely data </w:t>
      </w:r>
      <w:r w:rsidR="00A439FF">
        <w:t xml:space="preserve">consists of two types, onsite sensor data and estimated data. </w:t>
      </w:r>
      <w:r>
        <w:t xml:space="preserve">In terms of the onsite sensor data, they includ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As for</w:t>
      </w:r>
      <w:r w:rsidR="00C36FC7">
        <w:t xml:space="preserve"> </w:t>
      </w:r>
      <w:r w:rsidR="00A439FF">
        <w:t xml:space="preserve">the </w:t>
      </w:r>
      <w:r w:rsidR="00C36FC7">
        <w:t>estimated input data,</w:t>
      </w:r>
      <w:r w:rsidR="008F04BE">
        <w:t xml:space="preserve"> they are estimated </w:t>
      </w:r>
      <w:r w:rsidR="002234F5">
        <w:t xml:space="preserve">according to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77777777" w:rsidR="00B26135" w:rsidRPr="00B50A22" w:rsidRDefault="00B26135" w:rsidP="002234F5">
      <w:pPr>
        <w:pStyle w:val="Heading2"/>
      </w:pPr>
      <w:r>
        <w:lastRenderedPageBreak/>
        <w:t>3.1</w:t>
      </w:r>
      <w:r w:rsidRPr="00B50A22">
        <w:t xml:space="preserve"> </w:t>
      </w:r>
      <w:r>
        <w:t>RC Network Model Development</w:t>
      </w:r>
    </w:p>
    <w:p w14:paraId="6EC91712" w14:textId="4E4077EC" w:rsidR="00592875" w:rsidRDefault="00C625B9" w:rsidP="00592875">
      <w:r>
        <w:t xml:space="preserve">Two data-driven RC network models have been developed based on the state-space formulation from </w:t>
      </w:r>
      <w:r w:rsidR="004A63D3">
        <w:t>Equation (</w:t>
      </w:r>
      <w:r w:rsidR="004A63D3">
        <w:fldChar w:fldCharType="begin"/>
      </w:r>
      <w:r w:rsidR="004A63D3">
        <w:instrText xml:space="preserve"> REF state_space \h </w:instrText>
      </w:r>
      <w:r w:rsidR="004A63D3">
        <w:fldChar w:fldCharType="separate"/>
      </w:r>
      <w:r w:rsidR="004A63D3">
        <w:rPr>
          <w:b/>
          <w:bCs/>
          <w:noProof/>
        </w:rPr>
        <w:t>1</w:t>
      </w:r>
      <w:r w:rsidR="004A63D3">
        <w:fldChar w:fldCharType="end"/>
      </w:r>
      <w:r w:rsidR="004A63D3">
        <w:t>)</w:t>
      </w:r>
      <w:r w:rsidR="00B20D68">
        <w:t xml:space="preserve"> as shown in </w:t>
      </w:r>
      <w:r w:rsidR="004A63D3">
        <w:t>Figure</w:t>
      </w:r>
      <w:r w:rsidR="004A63D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812F43" w:rsidRPr="00812F43">
        <w:rPr>
          <w:b/>
          <w:bCs/>
          <w:noProof/>
        </w:rPr>
        <w:t>1</w:t>
      </w:r>
      <w:r w:rsidR="00812F43">
        <w:t xml:space="preserve"> </w:t>
      </w:r>
      <w:r w:rsidR="00812F43">
        <w:fldChar w:fldCharType="end"/>
      </w:r>
      <w:r w:rsidR="00B20D68">
        <w:t>including 4-states model and 6-states model</w:t>
      </w:r>
      <w:r>
        <w:t>.</w:t>
      </w:r>
      <w:r w:rsidR="00B20D68">
        <w:t xml:space="preserve"> Different from 4-states model, 6-states model explicitly set the thermal insulation layer</w:t>
      </w:r>
      <w:r w:rsidR="00592875">
        <w:t xml:space="preserve"> node</w:t>
      </w:r>
      <w:r w:rsidR="00B20D68">
        <w:t xml:space="preserve"> below slab pipes as </w:t>
      </w:r>
      <w:r w:rsidR="00592875">
        <w:t>additional state node.</w:t>
      </w:r>
      <w:r w:rsidR="00812F43">
        <w:t xml:space="preserve"> Figure</w:t>
      </w:r>
      <w:r w:rsidR="00812F4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812F43" w:rsidRPr="00812F43">
        <w:rPr>
          <w:b/>
          <w:bCs/>
          <w:noProof/>
        </w:rPr>
        <w:t>1</w:t>
      </w:r>
      <w:r w:rsidR="00812F43">
        <w:t xml:space="preserve"> </w:t>
      </w:r>
      <w:r w:rsidR="00812F43">
        <w:fldChar w:fldCharType="end"/>
      </w:r>
      <w:r w:rsidR="00592875">
        <w:t>depict</w:t>
      </w:r>
      <w:r w:rsidR="00812F43">
        <w:t>s</w:t>
      </w:r>
      <w:r w:rsidR="00592875">
        <w:t xml:space="preserve"> two different electrical analogs for radiant slab systems RC network, in which  </w:t>
      </w:r>
      <m:oMath>
        <m:r>
          <w:rPr>
            <w:rFonts w:ascii="Cambria Math" w:hAnsi="Cambria Math"/>
          </w:rPr>
          <m:t xml:space="preserve">T, C,Q, </m:t>
        </m:r>
        <m:r>
          <m:rPr>
            <m:sty m:val="p"/>
          </m:rPr>
          <w:rPr>
            <w:rFonts w:ascii="Cambria Math" w:hAnsi="Cambria Math"/>
          </w:rPr>
          <m:t>α</m:t>
        </m:r>
      </m:oMath>
      <w:r w:rsidR="00592875">
        <w:t xml:space="preserve"> denote temperature, capacitances, resistances, heat flux due to radiation and corresponding coefficients. And the subscripts, </w:t>
      </w:r>
      <m:oMath>
        <m:r>
          <w:rPr>
            <w:rFonts w:ascii="Cambria Math" w:hAnsi="Cambria Math"/>
          </w:rPr>
          <m:t>out, cav,slab,source, sink, env, room, intwall, sol, int, light, AHU, rad</m:t>
        </m:r>
      </m:oMath>
      <w:r w:rsidR="00592875">
        <w:t xml:space="preserve">, represent outdoor air, façade cavity, slab concrete, hot water or chilled water within tubes, insulation below tubes, envelope, room air, internal wall, solar radiation, internal heat, lighting, air handling unit, thermal heat flux load requirements. </w:t>
      </w:r>
      <w:r w:rsidR="00232E05">
        <w:t xml:space="preserve">Figure </w:t>
      </w:r>
      <w:r w:rsidR="001C17EA">
        <w:t xml:space="preserve">2 and Figure </w:t>
      </w:r>
      <w:r w:rsidR="00232E05">
        <w:t xml:space="preserve">3 show the predicted and measured results for testing period. </w:t>
      </w:r>
      <w:r w:rsidR="00FD770C">
        <w:t xml:space="preserve">As shown in comparison Table 2, </w:t>
      </w:r>
      <w:r w:rsidR="00232E05">
        <w:t>Model 2 has much lower MAPE and has been selected as the best model for RC network approach.</w:t>
      </w:r>
    </w:p>
    <w:p w14:paraId="189C47F1" w14:textId="7BE4FA6E" w:rsidR="00F52A42" w:rsidRDefault="006E2A2A" w:rsidP="00592875">
      <w:r>
        <w:t>The Model 2 can be represented with a state-space model with the following definition for state, input, and output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52A42" w14:paraId="5816995E" w14:textId="77777777" w:rsidTr="00130CF9">
        <w:trPr>
          <w:jc w:val="center"/>
        </w:trPr>
        <w:tc>
          <w:tcPr>
            <w:tcW w:w="625" w:type="dxa"/>
            <w:vAlign w:val="center"/>
          </w:tcPr>
          <w:p w14:paraId="29549292" w14:textId="77777777" w:rsidR="00F52A42" w:rsidRDefault="00F52A42" w:rsidP="0025344D"/>
        </w:tc>
        <w:tc>
          <w:tcPr>
            <w:tcW w:w="8100" w:type="dxa"/>
            <w:vAlign w:val="center"/>
          </w:tcPr>
          <w:p w14:paraId="2C87AFC0" w14:textId="479E6576" w:rsidR="00F52A42" w:rsidRDefault="003217C8" w:rsidP="0025344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6C6E21E1" w14:textId="587B7909" w:rsidR="00F52A42" w:rsidRDefault="00F52A42" w:rsidP="0025344D">
            <w:r>
              <w:t>(</w:t>
            </w:r>
            <w:fldSimple w:instr=" SEQ Eq \* MERGEFORMAT ">
              <w:r w:rsidR="004A63D3">
                <w:rPr>
                  <w:noProof/>
                </w:rPr>
                <w:t>11</w:t>
              </w:r>
            </w:fldSimple>
            <w:r>
              <w:t>)</w:t>
            </w:r>
          </w:p>
        </w:tc>
      </w:tr>
    </w:tbl>
    <w:p w14:paraId="6B18FA3C" w14:textId="77777777" w:rsidR="00F52A42" w:rsidRDefault="00F52A42" w:rsidP="0059287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4DC4EB8E" w14:textId="77777777" w:rsidTr="00130CF9">
        <w:trPr>
          <w:jc w:val="center"/>
        </w:trPr>
        <w:tc>
          <w:tcPr>
            <w:tcW w:w="625" w:type="dxa"/>
            <w:vAlign w:val="center"/>
          </w:tcPr>
          <w:p w14:paraId="738360FB" w14:textId="77777777" w:rsidR="00F52A42" w:rsidRDefault="00F52A42" w:rsidP="0025344D"/>
        </w:tc>
        <w:tc>
          <w:tcPr>
            <w:tcW w:w="8100" w:type="dxa"/>
            <w:vAlign w:val="center"/>
          </w:tcPr>
          <w:p w14:paraId="122C7B5E" w14:textId="036CEDBF" w:rsidR="00F52A42" w:rsidRDefault="003217C8" w:rsidP="0025344D">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F857421" w14:textId="764B86B9" w:rsidR="00F52A42" w:rsidRDefault="00F52A42" w:rsidP="0025344D">
            <w:r>
              <w:t>(</w:t>
            </w:r>
            <w:fldSimple w:instr=" SEQ Eq \* MERGEFORMAT ">
              <w:r w:rsidR="004A63D3">
                <w:rPr>
                  <w:noProof/>
                </w:rPr>
                <w:t>12</w:t>
              </w:r>
            </w:fldSimple>
            <w:r>
              <w:t>)</w:t>
            </w:r>
          </w:p>
        </w:tc>
      </w:tr>
    </w:tbl>
    <w:p w14:paraId="627DBC3A" w14:textId="70AAE416" w:rsidR="00F52A42" w:rsidRDefault="00F52A42" w:rsidP="0059287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6E2A2A" w14:paraId="45E09066" w14:textId="77777777" w:rsidTr="00130CF9">
        <w:trPr>
          <w:jc w:val="center"/>
        </w:trPr>
        <w:tc>
          <w:tcPr>
            <w:tcW w:w="625" w:type="dxa"/>
            <w:vAlign w:val="center"/>
          </w:tcPr>
          <w:p w14:paraId="14A6F3EC" w14:textId="77777777" w:rsidR="00F52A42" w:rsidRDefault="00F52A42" w:rsidP="0025344D"/>
        </w:tc>
        <w:tc>
          <w:tcPr>
            <w:tcW w:w="8100" w:type="dxa"/>
            <w:vAlign w:val="center"/>
          </w:tcPr>
          <w:p w14:paraId="63508401" w14:textId="04170D7C" w:rsidR="00F52A42" w:rsidRDefault="00F52A42" w:rsidP="0025344D">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2E4FD92" w14:textId="2280CE58" w:rsidR="00F52A42" w:rsidRDefault="00F52A42" w:rsidP="0025344D">
            <w:r>
              <w:t>(</w:t>
            </w:r>
            <w:fldSimple w:instr=" SEQ Eq \* MERGEFORMAT ">
              <w:r w:rsidR="004A63D3">
                <w:rPr>
                  <w:noProof/>
                </w:rPr>
                <w:t>13</w:t>
              </w:r>
            </w:fldSimple>
            <w:r>
              <w:t>)</w:t>
            </w:r>
          </w:p>
        </w:tc>
      </w:tr>
    </w:tbl>
    <w:p w14:paraId="63E13537" w14:textId="194D5B2D" w:rsidR="005A097A" w:rsidRDefault="00130CF9" w:rsidP="005A097A">
      <w:r>
        <w:t>Correspondingly, t</w:t>
      </w:r>
      <w:r w:rsidR="005A097A">
        <w:t>hermal resistances, (</w:t>
      </w:r>
      <m:oMath>
        <m:r>
          <w:rPr>
            <w:rFonts w:ascii="Cambria Math" w:hAnsi="Cambria Math"/>
          </w:rPr>
          <m:t>K</m:t>
        </m:r>
        <m:r>
          <m:rPr>
            <m:lit/>
          </m:rPr>
          <w:rPr>
            <w:rFonts w:ascii="Cambria Math" w:hAnsi="Cambria Math"/>
          </w:rPr>
          <m:t>/</m:t>
        </m:r>
        <m:r>
          <w:rPr>
            <w:rFonts w:ascii="Cambria Math" w:hAnsi="Cambria Math"/>
          </w:rPr>
          <m:t>W</m:t>
        </m:r>
      </m:oMath>
      <w:r w:rsidR="005A097A">
        <w:t>), and thermal capacity, (</w:t>
      </w:r>
      <m:oMath>
        <m:r>
          <w:rPr>
            <w:rFonts w:ascii="Cambria Math" w:hAnsi="Cambria Math"/>
          </w:rPr>
          <m:t>J</m:t>
        </m:r>
        <m:r>
          <m:rPr>
            <m:lit/>
          </m:rPr>
          <w:rPr>
            <w:rFonts w:ascii="Cambria Math" w:hAnsi="Cambria Math"/>
          </w:rPr>
          <m:t>/</m:t>
        </m:r>
        <m:r>
          <w:rPr>
            <w:rFonts w:ascii="Cambria Math" w:hAnsi="Cambria Math"/>
          </w:rPr>
          <m:t>K</m:t>
        </m:r>
      </m:oMath>
      <w:r w:rsidR="005A097A">
        <w:t>), are estimated from the following equations</w:t>
      </w:r>
      <w:r w:rsidR="00F4532F">
        <w:t>, whose estimated values have been shown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003D08E2" w14:textId="77777777" w:rsidTr="00130CF9">
        <w:trPr>
          <w:jc w:val="center"/>
        </w:trPr>
        <w:tc>
          <w:tcPr>
            <w:tcW w:w="625" w:type="dxa"/>
            <w:vAlign w:val="center"/>
          </w:tcPr>
          <w:p w14:paraId="79E67B93" w14:textId="77777777" w:rsidR="00130CF9" w:rsidRDefault="00130CF9" w:rsidP="0025344D"/>
        </w:tc>
        <w:tc>
          <w:tcPr>
            <w:tcW w:w="8100" w:type="dxa"/>
            <w:vAlign w:val="center"/>
          </w:tcPr>
          <w:p w14:paraId="4F22D93E" w14:textId="04E9657F" w:rsidR="00130CF9" w:rsidRDefault="00130CF9" w:rsidP="0025344D">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06F5013C" w14:textId="2E15A914" w:rsidR="00130CF9" w:rsidRDefault="00130CF9" w:rsidP="0025344D">
            <w:r>
              <w:t>(</w:t>
            </w:r>
            <w:fldSimple w:instr=" SEQ Eq \* MERGEFORMAT ">
              <w:r w:rsidR="004A63D3">
                <w:rPr>
                  <w:noProof/>
                </w:rPr>
                <w:t>14</w:t>
              </w:r>
            </w:fldSimple>
            <w:r>
              <w:t>)</w:t>
            </w:r>
          </w:p>
        </w:tc>
      </w:tr>
    </w:tbl>
    <w:p w14:paraId="4999AB42" w14:textId="11F5521F" w:rsidR="00130CF9" w:rsidRDefault="00130CF9" w:rsidP="005A09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287E544A" w14:textId="77777777" w:rsidTr="00130CF9">
        <w:trPr>
          <w:jc w:val="center"/>
        </w:trPr>
        <w:tc>
          <w:tcPr>
            <w:tcW w:w="625" w:type="dxa"/>
            <w:vAlign w:val="center"/>
          </w:tcPr>
          <w:p w14:paraId="6823848A" w14:textId="77777777" w:rsidR="00130CF9" w:rsidRDefault="00130CF9" w:rsidP="0025344D"/>
        </w:tc>
        <w:tc>
          <w:tcPr>
            <w:tcW w:w="8100" w:type="dxa"/>
            <w:vAlign w:val="center"/>
          </w:tcPr>
          <w:p w14:paraId="35A08184" w14:textId="5BFE410F" w:rsidR="00130CF9" w:rsidRDefault="00130CF9" w:rsidP="0025344D">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6995878E" w14:textId="0931F8A3" w:rsidR="00130CF9" w:rsidRDefault="00130CF9" w:rsidP="0025344D">
            <w:r>
              <w:t>(</w:t>
            </w:r>
            <w:fldSimple w:instr=" SEQ Eq \* MERGEFORMAT ">
              <w:r w:rsidR="004A63D3">
                <w:rPr>
                  <w:noProof/>
                </w:rPr>
                <w:t>15</w:t>
              </w:r>
            </w:fldSimple>
            <w:r>
              <w:t>)</w:t>
            </w:r>
          </w:p>
        </w:tc>
      </w:tr>
    </w:tbl>
    <w:p w14:paraId="724C4119" w14:textId="77777777" w:rsidR="009A7900" w:rsidRDefault="009A7900" w:rsidP="000A2E54">
      <w:pPr>
        <w:pStyle w:val="Caption"/>
        <w:jc w:val="left"/>
        <w:rPr>
          <w:b/>
          <w:bCs/>
        </w:rPr>
      </w:pPr>
    </w:p>
    <w:p w14:paraId="1C9686D7" w14:textId="2411DD75" w:rsidR="005A097A" w:rsidRDefault="005A097A" w:rsidP="00FC2900">
      <w:pPr>
        <w:pStyle w:val="Caption"/>
      </w:pPr>
      <w:r w:rsidRPr="00B80B9D">
        <w:rPr>
          <w:b/>
          <w:bCs/>
        </w:rPr>
        <w:t xml:space="preserve">Table </w:t>
      </w:r>
      <w:r w:rsidR="00C92DC4" w:rsidRPr="00B80B9D">
        <w:rPr>
          <w:b/>
          <w:bCs/>
        </w:rPr>
        <w:fldChar w:fldCharType="begin"/>
      </w:r>
      <w:r w:rsidR="00C92DC4" w:rsidRPr="00B80B9D">
        <w:rPr>
          <w:b/>
          <w:bCs/>
        </w:rPr>
        <w:instrText xml:space="preserve"> SEQ Table \* ARABIC </w:instrText>
      </w:r>
      <w:r w:rsidR="00C92DC4" w:rsidRPr="00B80B9D">
        <w:rPr>
          <w:b/>
          <w:bCs/>
        </w:rPr>
        <w:fldChar w:fldCharType="separate"/>
      </w:r>
      <w:r w:rsidR="004A63D3">
        <w:rPr>
          <w:b/>
          <w:bCs/>
          <w:noProof/>
        </w:rPr>
        <w:t>1</w:t>
      </w:r>
      <w:r w:rsidR="00C92DC4"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5A097A" w14:paraId="4C02336A" w14:textId="77777777" w:rsidTr="0025344D">
        <w:tc>
          <w:tcPr>
            <w:tcW w:w="2337" w:type="dxa"/>
          </w:tcPr>
          <w:p w14:paraId="55BFA9D7"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4E37EBD"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681E624"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10669F84"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5A097A" w14:paraId="2B541D98" w14:textId="77777777" w:rsidTr="0025344D">
        <w:tc>
          <w:tcPr>
            <w:tcW w:w="2337" w:type="dxa"/>
          </w:tcPr>
          <w:p w14:paraId="0B7B46A6"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1351F951"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4AD655F1"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BABDD43"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5A097A" w14:paraId="5BA54B0D" w14:textId="77777777" w:rsidTr="0025344D">
        <w:tc>
          <w:tcPr>
            <w:tcW w:w="2337" w:type="dxa"/>
          </w:tcPr>
          <w:p w14:paraId="55002A48" w14:textId="77777777" w:rsidR="005A097A" w:rsidRPr="0024773C" w:rsidRDefault="003217C8" w:rsidP="0025344D">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5A097A">
              <w:t>3.6E-3</w:t>
            </w:r>
          </w:p>
        </w:tc>
        <w:tc>
          <w:tcPr>
            <w:tcW w:w="2337" w:type="dxa"/>
          </w:tcPr>
          <w:p w14:paraId="0262F2BD"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2906E353"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084BB682"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5A097A" w14:paraId="258CD199" w14:textId="77777777" w:rsidTr="0025344D">
        <w:tc>
          <w:tcPr>
            <w:tcW w:w="2337" w:type="dxa"/>
          </w:tcPr>
          <w:p w14:paraId="6F3D29E8"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187D909C"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242176BB"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2D4B768" w14:textId="77777777" w:rsidR="005A097A" w:rsidRPr="0024773C" w:rsidRDefault="003217C8"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5A097A" w14:paraId="7EC4A373" w14:textId="77777777" w:rsidTr="0025344D">
        <w:tc>
          <w:tcPr>
            <w:tcW w:w="2337" w:type="dxa"/>
          </w:tcPr>
          <w:p w14:paraId="265192A1" w14:textId="77777777" w:rsidR="005A097A" w:rsidRPr="0024773C" w:rsidRDefault="003217C8"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2272FF3C" w14:textId="77777777" w:rsidR="005A097A" w:rsidRPr="0024773C" w:rsidRDefault="003217C8"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30B664FC" w14:textId="77777777" w:rsidR="005A097A" w:rsidRPr="0024773C" w:rsidRDefault="003217C8"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604CD643" w14:textId="77777777" w:rsidR="005A097A" w:rsidRPr="0024773C" w:rsidRDefault="003217C8"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5A097A" w14:paraId="5BDAA347" w14:textId="77777777" w:rsidTr="0025344D">
        <w:tc>
          <w:tcPr>
            <w:tcW w:w="2337" w:type="dxa"/>
          </w:tcPr>
          <w:p w14:paraId="58BF6E2F" w14:textId="77777777" w:rsidR="005A097A" w:rsidRPr="0024773C" w:rsidRDefault="003217C8"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42F2E135" w14:textId="77777777" w:rsidR="005A097A" w:rsidRPr="0024773C" w:rsidRDefault="003217C8"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7AB689D0" w14:textId="77777777" w:rsidR="005A097A" w:rsidRPr="0024773C" w:rsidRDefault="003217C8"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47D1EF6A" w14:textId="77777777" w:rsidR="005A097A" w:rsidRPr="0024773C" w:rsidRDefault="003217C8"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0232D050" w14:textId="69A46C72" w:rsidR="006E2A2A" w:rsidRDefault="006E2A2A" w:rsidP="00C156E5">
      <w:pPr>
        <w:widowControl w:val="0"/>
        <w:jc w:val="both"/>
      </w:pPr>
    </w:p>
    <w:p w14:paraId="3EBDCC27" w14:textId="07842D8B" w:rsidR="00B20D68" w:rsidRDefault="00B20D68" w:rsidP="009A7900">
      <w:pPr>
        <w:widowControl w:val="0"/>
      </w:pPr>
    </w:p>
    <w:p w14:paraId="7EA3BCD3" w14:textId="77777777" w:rsidR="00FC2900" w:rsidRDefault="00FC2900" w:rsidP="00FC2900">
      <w:pPr>
        <w:keepNext/>
        <w:widowControl w:val="0"/>
      </w:pPr>
      <w:r w:rsidRPr="00FC2900">
        <w:rPr>
          <w:noProof/>
        </w:rPr>
        <w:drawing>
          <wp:inline distT="0" distB="0" distL="0" distR="0" wp14:anchorId="0DE4C0B4" wp14:editId="241CE37A">
            <wp:extent cx="5943600" cy="2080895"/>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8"/>
                    <a:stretch>
                      <a:fillRect/>
                    </a:stretch>
                  </pic:blipFill>
                  <pic:spPr>
                    <a:xfrm>
                      <a:off x="0" y="0"/>
                      <a:ext cx="5943600" cy="2080895"/>
                    </a:xfrm>
                    <a:prstGeom prst="rect">
                      <a:avLst/>
                    </a:prstGeom>
                  </pic:spPr>
                </pic:pic>
              </a:graphicData>
            </a:graphic>
          </wp:inline>
        </w:drawing>
      </w:r>
    </w:p>
    <w:p w14:paraId="6594A8C9" w14:textId="141C99DE" w:rsidR="009A7900" w:rsidRDefault="00FC2900" w:rsidP="009A7900">
      <w:pPr>
        <w:pStyle w:val="Caption"/>
      </w:pPr>
      <w:r w:rsidRPr="00FC2900">
        <w:rPr>
          <w:b/>
          <w:bCs/>
        </w:rPr>
        <w:t xml:space="preserve">Figure </w:t>
      </w:r>
      <w:bookmarkStart w:id="1" w:name="rc_network"/>
      <w:r w:rsidRPr="00FC2900">
        <w:rPr>
          <w:b/>
          <w:bCs/>
        </w:rPr>
        <w:fldChar w:fldCharType="begin"/>
      </w:r>
      <w:r w:rsidRPr="00FC2900">
        <w:rPr>
          <w:b/>
          <w:bCs/>
        </w:rPr>
        <w:instrText xml:space="preserve"> SEQ Figure \* ARABIC </w:instrText>
      </w:r>
      <w:r w:rsidRPr="00FC2900">
        <w:rPr>
          <w:b/>
          <w:bCs/>
        </w:rPr>
        <w:fldChar w:fldCharType="separate"/>
      </w:r>
      <w:r w:rsidR="004A63D3">
        <w:rPr>
          <w:b/>
          <w:bCs/>
          <w:noProof/>
        </w:rPr>
        <w:t>1</w:t>
      </w:r>
      <w:r w:rsidRPr="00FC2900">
        <w:rPr>
          <w:b/>
          <w:bCs/>
        </w:rPr>
        <w:fldChar w:fldCharType="end"/>
      </w:r>
      <w:r>
        <w:t xml:space="preserve"> </w:t>
      </w:r>
      <w:bookmarkEnd w:id="1"/>
      <w:r>
        <w:t>Structure of RC Network. Left: Model 1 with 4 states; Right: Model 2 with 6 states.</w:t>
      </w:r>
    </w:p>
    <w:p w14:paraId="08FFE6BE" w14:textId="5C43BB79" w:rsidR="009A7900" w:rsidRDefault="009A7900" w:rsidP="009A7900">
      <w:pPr>
        <w:rPr>
          <w:lang w:eastAsia="zh-CN"/>
        </w:rPr>
      </w:pPr>
    </w:p>
    <w:p w14:paraId="4D7C03BF" w14:textId="77777777" w:rsidR="009A7900" w:rsidRDefault="009A7900" w:rsidP="009A7900">
      <w:pPr>
        <w:keepNext/>
        <w:jc w:val="center"/>
      </w:pPr>
      <w:r>
        <w:rPr>
          <w:noProof/>
          <w:lang w:eastAsia="zh-CN"/>
        </w:rPr>
        <w:drawing>
          <wp:inline distT="0" distB="0" distL="0" distR="0" wp14:anchorId="6F93F2BC" wp14:editId="19D400FF">
            <wp:extent cx="3714750" cy="1426368"/>
            <wp:effectExtent l="19050" t="19050" r="19050" b="2159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2930" cy="1448707"/>
                    </a:xfrm>
                    <a:prstGeom prst="rect">
                      <a:avLst/>
                    </a:prstGeom>
                    <a:ln>
                      <a:solidFill>
                        <a:schemeClr val="tx1"/>
                      </a:solidFill>
                    </a:ln>
                  </pic:spPr>
                </pic:pic>
              </a:graphicData>
            </a:graphic>
          </wp:inline>
        </w:drawing>
      </w:r>
    </w:p>
    <w:p w14:paraId="2D7BF07E" w14:textId="5247245A" w:rsidR="009A7900" w:rsidRDefault="009A7900" w:rsidP="009A7900">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4A63D3">
        <w:rPr>
          <w:b/>
          <w:bCs/>
          <w:noProof/>
        </w:rPr>
        <w:t>2</w:t>
      </w:r>
      <w:r w:rsidRPr="009A7900">
        <w:rPr>
          <w:b/>
          <w:bCs/>
        </w:rPr>
        <w:fldChar w:fldCharType="end"/>
      </w:r>
      <w:r>
        <w:t xml:space="preserve"> Testing Results for Model 1 and Model 2</w:t>
      </w:r>
    </w:p>
    <w:p w14:paraId="2D3C7A0A" w14:textId="77777777" w:rsidR="009A7900" w:rsidRPr="009A7900" w:rsidRDefault="009A7900" w:rsidP="009A7900">
      <w:pPr>
        <w:jc w:val="center"/>
        <w:rPr>
          <w:lang w:eastAsia="zh-CN"/>
        </w:rPr>
      </w:pPr>
    </w:p>
    <w:p w14:paraId="43D49E7B" w14:textId="494DC8FE" w:rsidR="00592875" w:rsidRDefault="00592875" w:rsidP="00C156E5">
      <w:pPr>
        <w:widowControl w:val="0"/>
        <w:jc w:val="both"/>
      </w:pPr>
    </w:p>
    <w:p w14:paraId="6824160A" w14:textId="77777777" w:rsidR="000F2762" w:rsidRDefault="00FC2900" w:rsidP="000F2762">
      <w:pPr>
        <w:keepNext/>
        <w:widowControl w:val="0"/>
        <w:jc w:val="center"/>
      </w:pPr>
      <w:r>
        <w:rPr>
          <w:noProof/>
        </w:rPr>
        <w:drawing>
          <wp:inline distT="0" distB="0" distL="0" distR="0" wp14:anchorId="0B4A14DB" wp14:editId="4174470C">
            <wp:extent cx="2882412" cy="1593026"/>
            <wp:effectExtent l="19050" t="19050" r="13335" b="2667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4998" cy="1627616"/>
                    </a:xfrm>
                    <a:prstGeom prst="rect">
                      <a:avLst/>
                    </a:prstGeom>
                    <a:ln>
                      <a:solidFill>
                        <a:schemeClr val="tx1"/>
                      </a:solidFill>
                    </a:ln>
                  </pic:spPr>
                </pic:pic>
              </a:graphicData>
            </a:graphic>
          </wp:inline>
        </w:drawing>
      </w:r>
    </w:p>
    <w:p w14:paraId="019C13C6" w14:textId="235B1AB6" w:rsidR="009A7900" w:rsidRDefault="000F2762" w:rsidP="009A7900">
      <w:pPr>
        <w:pStyle w:val="Caption"/>
      </w:pPr>
      <w:r w:rsidRPr="000F2762">
        <w:rPr>
          <w:b/>
          <w:bCs/>
        </w:rPr>
        <w:t xml:space="preserve">Figure </w:t>
      </w:r>
      <w:r w:rsidRPr="000F2762">
        <w:rPr>
          <w:b/>
          <w:bCs/>
        </w:rPr>
        <w:fldChar w:fldCharType="begin"/>
      </w:r>
      <w:r w:rsidRPr="000F2762">
        <w:rPr>
          <w:b/>
          <w:bCs/>
        </w:rPr>
        <w:instrText xml:space="preserve"> SEQ Figure \* ARABIC </w:instrText>
      </w:r>
      <w:r w:rsidRPr="000F2762">
        <w:rPr>
          <w:b/>
          <w:bCs/>
        </w:rPr>
        <w:fldChar w:fldCharType="separate"/>
      </w:r>
      <w:r w:rsidR="004A63D3">
        <w:rPr>
          <w:b/>
          <w:bCs/>
          <w:noProof/>
        </w:rPr>
        <w:t>3</w:t>
      </w:r>
      <w:r w:rsidRPr="000F2762">
        <w:rPr>
          <w:b/>
          <w:bCs/>
        </w:rPr>
        <w:fldChar w:fldCharType="end"/>
      </w:r>
      <w:r>
        <w:t xml:space="preserve"> </w:t>
      </w:r>
      <w:r w:rsidR="00447E3E">
        <w:t>Predicted Absolute Percentage Error</w:t>
      </w:r>
      <w:r>
        <w:t xml:space="preserve"> for Model 1 and Model </w:t>
      </w:r>
      <w:r w:rsidR="009A7900">
        <w:t>l</w:t>
      </w:r>
    </w:p>
    <w:p w14:paraId="6C0531A6" w14:textId="77777777" w:rsidR="009A7900" w:rsidRPr="009A7900" w:rsidRDefault="009A7900" w:rsidP="009A7900">
      <w:pPr>
        <w:rPr>
          <w:lang w:eastAsia="zh-CN"/>
        </w:rPr>
      </w:pPr>
    </w:p>
    <w:p w14:paraId="72E0377F" w14:textId="372D0C77"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4A63D3">
        <w:rPr>
          <w:b/>
          <w:bCs/>
          <w:noProof/>
        </w:rPr>
        <w:t>2</w:t>
      </w:r>
      <w:r w:rsidRPr="00FC1139">
        <w:rPr>
          <w:b/>
          <w:bCs/>
        </w:rPr>
        <w:fldChar w:fldCharType="end"/>
      </w:r>
      <w:r>
        <w:t xml:space="preserve"> Comparison of propos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08A53FD9" w:rsidR="00447E3E" w:rsidRPr="00FC1139" w:rsidRDefault="00AF72CB" w:rsidP="00FC1139">
            <w:pPr>
              <w:jc w:val="center"/>
              <w:rPr>
                <w:b/>
                <w:bCs/>
                <w:lang w:eastAsia="zh-CN"/>
              </w:rPr>
            </w:pPr>
            <w:r w:rsidRPr="00FC1139">
              <w:rPr>
                <w:b/>
                <w:bCs/>
                <w:lang w:eastAsia="zh-CN"/>
              </w:rPr>
              <w:t>NRMSE</w:t>
            </w:r>
          </w:p>
        </w:tc>
        <w:tc>
          <w:tcPr>
            <w:tcW w:w="1870" w:type="dxa"/>
            <w:tcBorders>
              <w:top w:val="single" w:sz="4" w:space="0" w:color="auto"/>
              <w:bottom w:val="single" w:sz="4" w:space="0" w:color="auto"/>
            </w:tcBorders>
            <w:vAlign w:val="center"/>
          </w:tcPr>
          <w:p w14:paraId="42759D7E" w14:textId="48FCFABB" w:rsidR="00447E3E" w:rsidRPr="00FC1139" w:rsidRDefault="00AF72CB" w:rsidP="00FC1139">
            <w:pPr>
              <w:jc w:val="center"/>
              <w:rPr>
                <w:b/>
                <w:bCs/>
                <w:lang w:eastAsia="zh-CN"/>
              </w:rPr>
            </w:pPr>
            <w:r w:rsidRPr="00FC1139">
              <w:rPr>
                <w:b/>
                <w:bCs/>
                <w:lang w:eastAsia="zh-CN"/>
              </w:rPr>
              <w:t>CVRMSE</w:t>
            </w:r>
          </w:p>
        </w:tc>
        <w:tc>
          <w:tcPr>
            <w:tcW w:w="1870" w:type="dxa"/>
            <w:tcBorders>
              <w:top w:val="single" w:sz="4" w:space="0" w:color="auto"/>
              <w:bottom w:val="single" w:sz="4" w:space="0" w:color="auto"/>
            </w:tcBorders>
            <w:vAlign w:val="center"/>
          </w:tcPr>
          <w:p w14:paraId="3527C82C" w14:textId="3242AEA8" w:rsidR="00447E3E" w:rsidRPr="00FC1139" w:rsidRDefault="00AF72CB" w:rsidP="00FC1139">
            <w:pPr>
              <w:jc w:val="center"/>
              <w:rPr>
                <w:b/>
                <w:bCs/>
                <w:lang w:eastAsia="zh-CN"/>
              </w:rPr>
            </w:pPr>
            <w:r w:rsidRPr="00FC1139">
              <w:rPr>
                <w:b/>
                <w:bCs/>
                <w:lang w:eastAsia="zh-CN"/>
              </w:rPr>
              <w:t>MAE</w:t>
            </w:r>
          </w:p>
        </w:tc>
        <w:tc>
          <w:tcPr>
            <w:tcW w:w="1870" w:type="dxa"/>
            <w:tcBorders>
              <w:top w:val="single" w:sz="4" w:space="0" w:color="auto"/>
              <w:bottom w:val="single" w:sz="4" w:space="0" w:color="auto"/>
            </w:tcBorders>
            <w:vAlign w:val="center"/>
          </w:tcPr>
          <w:p w14:paraId="5237169A" w14:textId="5147F976" w:rsidR="00447E3E" w:rsidRPr="00FC1139" w:rsidRDefault="00AF72CB" w:rsidP="00FC1139">
            <w:pPr>
              <w:jc w:val="center"/>
              <w:rPr>
                <w:b/>
                <w:bCs/>
                <w:lang w:eastAsia="zh-CN"/>
              </w:rPr>
            </w:pPr>
            <w:r w:rsidRPr="00FC1139">
              <w:rPr>
                <w:b/>
                <w:bCs/>
                <w:lang w:eastAsia="zh-CN"/>
              </w:rPr>
              <w:t>MAPE</w:t>
            </w:r>
          </w:p>
        </w:tc>
      </w:tr>
      <w:tr w:rsidR="00447E3E" w14:paraId="3597AD3A" w14:textId="77777777" w:rsidTr="00FC1139">
        <w:trPr>
          <w:jc w:val="center"/>
        </w:trPr>
        <w:tc>
          <w:tcPr>
            <w:tcW w:w="1870" w:type="dxa"/>
            <w:tcBorders>
              <w:top w:val="single" w:sz="4" w:space="0" w:color="auto"/>
            </w:tcBorders>
            <w:vAlign w:val="center"/>
          </w:tcPr>
          <w:p w14:paraId="6EC1D13E" w14:textId="185199A4" w:rsidR="00447E3E" w:rsidRDefault="00AF72CB" w:rsidP="00FC1139">
            <w:pPr>
              <w:jc w:val="center"/>
              <w:rPr>
                <w:lang w:eastAsia="zh-CN"/>
              </w:rPr>
            </w:pPr>
            <w:r>
              <w:rPr>
                <w:lang w:eastAsia="zh-CN"/>
              </w:rPr>
              <w:t>Model 1</w:t>
            </w:r>
          </w:p>
        </w:tc>
        <w:tc>
          <w:tcPr>
            <w:tcW w:w="1870" w:type="dxa"/>
            <w:tcBorders>
              <w:top w:val="single" w:sz="4" w:space="0" w:color="auto"/>
            </w:tcBorders>
            <w:vAlign w:val="center"/>
          </w:tcPr>
          <w:p w14:paraId="1C851C01" w14:textId="1D59F709" w:rsidR="00447E3E" w:rsidRDefault="00FC1139" w:rsidP="00FC1139">
            <w:pPr>
              <w:jc w:val="center"/>
              <w:rPr>
                <w:lang w:eastAsia="zh-CN"/>
              </w:rPr>
            </w:pPr>
            <w:r>
              <w:rPr>
                <w:lang w:eastAsia="zh-CN"/>
              </w:rPr>
              <w:t>2.66</w:t>
            </w:r>
          </w:p>
        </w:tc>
        <w:tc>
          <w:tcPr>
            <w:tcW w:w="1870" w:type="dxa"/>
            <w:tcBorders>
              <w:top w:val="single" w:sz="4" w:space="0" w:color="auto"/>
            </w:tcBorders>
            <w:vAlign w:val="center"/>
          </w:tcPr>
          <w:p w14:paraId="39901C2B" w14:textId="21DDA2D5" w:rsidR="00447E3E" w:rsidRDefault="00FC1139" w:rsidP="00FC1139">
            <w:pPr>
              <w:jc w:val="center"/>
              <w:rPr>
                <w:lang w:eastAsia="zh-CN"/>
              </w:rPr>
            </w:pPr>
            <w:r>
              <w:rPr>
                <w:lang w:eastAsia="zh-CN"/>
              </w:rPr>
              <w:t>4093.97</w:t>
            </w:r>
          </w:p>
        </w:tc>
        <w:tc>
          <w:tcPr>
            <w:tcW w:w="1870" w:type="dxa"/>
            <w:tcBorders>
              <w:top w:val="single" w:sz="4" w:space="0" w:color="auto"/>
            </w:tcBorders>
            <w:vAlign w:val="center"/>
          </w:tcPr>
          <w:p w14:paraId="6895743C" w14:textId="07C457DD" w:rsidR="00447E3E" w:rsidRDefault="00FC1139" w:rsidP="00FC1139">
            <w:pPr>
              <w:jc w:val="center"/>
              <w:rPr>
                <w:lang w:eastAsia="zh-CN"/>
              </w:rPr>
            </w:pPr>
            <w:r>
              <w:rPr>
                <w:lang w:eastAsia="zh-CN"/>
              </w:rPr>
              <w:t>5471.16</w:t>
            </w:r>
          </w:p>
        </w:tc>
        <w:tc>
          <w:tcPr>
            <w:tcW w:w="1870" w:type="dxa"/>
            <w:tcBorders>
              <w:top w:val="single" w:sz="4" w:space="0" w:color="auto"/>
            </w:tcBorders>
            <w:vAlign w:val="center"/>
          </w:tcPr>
          <w:p w14:paraId="4899211A" w14:textId="6F5BC462" w:rsidR="00447E3E" w:rsidRDefault="00FC1139" w:rsidP="00FC1139">
            <w:pPr>
              <w:jc w:val="center"/>
              <w:rPr>
                <w:lang w:eastAsia="zh-CN"/>
              </w:rPr>
            </w:pPr>
            <w:r>
              <w:rPr>
                <w:lang w:eastAsia="zh-CN"/>
              </w:rPr>
              <w:t>1.05</w:t>
            </w:r>
          </w:p>
        </w:tc>
      </w:tr>
      <w:tr w:rsidR="00447E3E" w14:paraId="0B479C13" w14:textId="77777777" w:rsidTr="00FC1139">
        <w:trPr>
          <w:jc w:val="center"/>
        </w:trPr>
        <w:tc>
          <w:tcPr>
            <w:tcW w:w="1870" w:type="dxa"/>
            <w:tcBorders>
              <w:bottom w:val="single" w:sz="4" w:space="0" w:color="auto"/>
            </w:tcBorders>
            <w:vAlign w:val="center"/>
          </w:tcPr>
          <w:p w14:paraId="16DD4830" w14:textId="4FC4E8C6" w:rsidR="00447E3E" w:rsidRDefault="00AF72CB" w:rsidP="00FC1139">
            <w:pPr>
              <w:jc w:val="center"/>
              <w:rPr>
                <w:lang w:eastAsia="zh-CN"/>
              </w:rPr>
            </w:pPr>
            <w:r>
              <w:rPr>
                <w:lang w:eastAsia="zh-CN"/>
              </w:rPr>
              <w:t>Model 2</w:t>
            </w:r>
          </w:p>
        </w:tc>
        <w:tc>
          <w:tcPr>
            <w:tcW w:w="1870" w:type="dxa"/>
            <w:tcBorders>
              <w:bottom w:val="single" w:sz="4" w:space="0" w:color="auto"/>
            </w:tcBorders>
            <w:vAlign w:val="center"/>
          </w:tcPr>
          <w:p w14:paraId="4227232B" w14:textId="1FFEC11A" w:rsidR="00447E3E" w:rsidRPr="00FC1139" w:rsidRDefault="00FC1139" w:rsidP="00FC1139">
            <w:pPr>
              <w:jc w:val="center"/>
              <w:rPr>
                <w:b/>
                <w:bCs/>
                <w:lang w:eastAsia="zh-CN"/>
              </w:rPr>
            </w:pPr>
            <w:r w:rsidRPr="00FC1139">
              <w:rPr>
                <w:b/>
                <w:bCs/>
                <w:lang w:eastAsia="zh-CN"/>
              </w:rPr>
              <w:t>0.03</w:t>
            </w:r>
          </w:p>
        </w:tc>
        <w:tc>
          <w:tcPr>
            <w:tcW w:w="1870" w:type="dxa"/>
            <w:tcBorders>
              <w:bottom w:val="single" w:sz="4" w:space="0" w:color="auto"/>
            </w:tcBorders>
            <w:vAlign w:val="center"/>
          </w:tcPr>
          <w:p w14:paraId="727CF844" w14:textId="74A1FE61" w:rsidR="00447E3E" w:rsidRPr="00FC1139" w:rsidRDefault="00FC1139" w:rsidP="00FC1139">
            <w:pPr>
              <w:jc w:val="center"/>
              <w:rPr>
                <w:b/>
                <w:bCs/>
                <w:lang w:eastAsia="zh-CN"/>
              </w:rPr>
            </w:pPr>
            <w:r w:rsidRPr="00FC1139">
              <w:rPr>
                <w:b/>
                <w:bCs/>
                <w:lang w:eastAsia="zh-CN"/>
              </w:rPr>
              <w:t>144.18</w:t>
            </w:r>
          </w:p>
        </w:tc>
        <w:tc>
          <w:tcPr>
            <w:tcW w:w="1870" w:type="dxa"/>
            <w:tcBorders>
              <w:bottom w:val="single" w:sz="4" w:space="0" w:color="auto"/>
            </w:tcBorders>
            <w:vAlign w:val="center"/>
          </w:tcPr>
          <w:p w14:paraId="3F4D4C21" w14:textId="09231D24" w:rsidR="00447E3E" w:rsidRPr="00FC1139" w:rsidRDefault="00FC1139" w:rsidP="00FC1139">
            <w:pPr>
              <w:jc w:val="center"/>
              <w:rPr>
                <w:b/>
                <w:bCs/>
                <w:lang w:eastAsia="zh-CN"/>
              </w:rPr>
            </w:pPr>
            <w:r w:rsidRPr="00FC1139">
              <w:rPr>
                <w:b/>
                <w:bCs/>
                <w:lang w:eastAsia="zh-CN"/>
              </w:rPr>
              <w:t>835.30</w:t>
            </w:r>
          </w:p>
        </w:tc>
        <w:tc>
          <w:tcPr>
            <w:tcW w:w="1870" w:type="dxa"/>
            <w:tcBorders>
              <w:bottom w:val="single" w:sz="4" w:space="0" w:color="auto"/>
            </w:tcBorders>
            <w:vAlign w:val="center"/>
          </w:tcPr>
          <w:p w14:paraId="136E588C" w14:textId="419E356C" w:rsidR="00447E3E" w:rsidRPr="00FC1139" w:rsidRDefault="00FC1139" w:rsidP="00FC1139">
            <w:pPr>
              <w:jc w:val="center"/>
              <w:rPr>
                <w:b/>
                <w:bCs/>
                <w:lang w:eastAsia="zh-CN"/>
              </w:rPr>
            </w:pPr>
            <w:r w:rsidRPr="00FC1139">
              <w:rPr>
                <w:b/>
                <w:bCs/>
                <w:lang w:eastAsia="zh-CN"/>
              </w:rPr>
              <w:t>0.26</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707894">
      <w:pPr>
        <w:jc w:val="center"/>
        <w:rPr>
          <w:b/>
          <w:sz w:val="24"/>
        </w:rPr>
      </w:pPr>
      <w:r>
        <w:rPr>
          <w:b/>
          <w:sz w:val="24"/>
        </w:rPr>
        <w:t>NOMENCLATURE</w:t>
      </w:r>
    </w:p>
    <w:p w14:paraId="5F7E0236" w14:textId="3B834976" w:rsidR="00D659F1" w:rsidRDefault="00D659F1" w:rsidP="00707894">
      <w:pPr>
        <w:jc w:val="center"/>
        <w:rPr>
          <w:b/>
          <w:sz w:val="24"/>
        </w:rPr>
      </w:pPr>
    </w:p>
    <w:tbl>
      <w:tblPr>
        <w:tblStyle w:val="TableGrid"/>
        <w:tblW w:w="0" w:type="auto"/>
        <w:tblLook w:val="04A0" w:firstRow="1" w:lastRow="0" w:firstColumn="1" w:lastColumn="0" w:noHBand="0" w:noVBand="1"/>
      </w:tblPr>
      <w:tblGrid>
        <w:gridCol w:w="1038"/>
        <w:gridCol w:w="1297"/>
        <w:gridCol w:w="781"/>
        <w:gridCol w:w="1039"/>
        <w:gridCol w:w="1039"/>
        <w:gridCol w:w="1039"/>
        <w:gridCol w:w="1039"/>
        <w:gridCol w:w="1039"/>
        <w:gridCol w:w="1039"/>
      </w:tblGrid>
      <w:tr w:rsidR="008702EA" w:rsidRPr="008702EA" w14:paraId="4FF8A024" w14:textId="77777777" w:rsidTr="008702EA">
        <w:tc>
          <w:tcPr>
            <w:tcW w:w="1038" w:type="dxa"/>
          </w:tcPr>
          <w:p w14:paraId="762311EA" w14:textId="696C2E59" w:rsidR="008702EA" w:rsidRPr="008702EA" w:rsidRDefault="008702EA" w:rsidP="00707894">
            <w:pPr>
              <w:jc w:val="center"/>
            </w:pPr>
            <m:oMathPara>
              <m:oMath>
                <m:r>
                  <w:rPr>
                    <w:rFonts w:ascii="Cambria Math" w:hAnsi="Cambria Math"/>
                  </w:rPr>
                  <m:t>C</m:t>
                </m:r>
              </m:oMath>
            </m:oMathPara>
          </w:p>
        </w:tc>
        <w:tc>
          <w:tcPr>
            <w:tcW w:w="1297" w:type="dxa"/>
          </w:tcPr>
          <w:p w14:paraId="3A7342DB" w14:textId="006911F5" w:rsidR="008702EA" w:rsidRPr="008702EA" w:rsidRDefault="008702EA" w:rsidP="00707894">
            <w:pPr>
              <w:jc w:val="center"/>
            </w:pPr>
            <w:r>
              <w:t xml:space="preserve">capacitors </w:t>
            </w:r>
          </w:p>
        </w:tc>
        <w:tc>
          <w:tcPr>
            <w:tcW w:w="781" w:type="dxa"/>
          </w:tcPr>
          <w:p w14:paraId="72D8A758" w14:textId="5958E576" w:rsidR="008702EA" w:rsidRPr="008702EA" w:rsidRDefault="008702EA" w:rsidP="00707894">
            <w:pPr>
              <w:jc w:val="center"/>
            </w:pPr>
            <w:r>
              <w:t>J/K</w:t>
            </w:r>
          </w:p>
        </w:tc>
        <w:tc>
          <w:tcPr>
            <w:tcW w:w="1039" w:type="dxa"/>
          </w:tcPr>
          <w:p w14:paraId="7C98C85C" w14:textId="77777777" w:rsidR="008702EA" w:rsidRPr="008702EA" w:rsidRDefault="008702EA" w:rsidP="00707894">
            <w:pPr>
              <w:jc w:val="center"/>
            </w:pPr>
          </w:p>
        </w:tc>
        <w:tc>
          <w:tcPr>
            <w:tcW w:w="1039" w:type="dxa"/>
          </w:tcPr>
          <w:p w14:paraId="0C4B791F" w14:textId="77777777" w:rsidR="008702EA" w:rsidRPr="008702EA" w:rsidRDefault="008702EA" w:rsidP="00707894">
            <w:pPr>
              <w:jc w:val="center"/>
            </w:pPr>
          </w:p>
        </w:tc>
        <w:tc>
          <w:tcPr>
            <w:tcW w:w="1039" w:type="dxa"/>
          </w:tcPr>
          <w:p w14:paraId="46724BF0" w14:textId="77777777" w:rsidR="008702EA" w:rsidRPr="008702EA" w:rsidRDefault="008702EA" w:rsidP="00707894">
            <w:pPr>
              <w:jc w:val="center"/>
            </w:pPr>
          </w:p>
        </w:tc>
        <w:tc>
          <w:tcPr>
            <w:tcW w:w="1039" w:type="dxa"/>
          </w:tcPr>
          <w:p w14:paraId="29D82070" w14:textId="77777777" w:rsidR="008702EA" w:rsidRPr="008702EA" w:rsidRDefault="008702EA" w:rsidP="00707894">
            <w:pPr>
              <w:jc w:val="center"/>
            </w:pPr>
          </w:p>
        </w:tc>
        <w:tc>
          <w:tcPr>
            <w:tcW w:w="1039" w:type="dxa"/>
          </w:tcPr>
          <w:p w14:paraId="636131E4" w14:textId="77777777" w:rsidR="008702EA" w:rsidRPr="008702EA" w:rsidRDefault="008702EA" w:rsidP="00707894">
            <w:pPr>
              <w:jc w:val="center"/>
            </w:pPr>
          </w:p>
        </w:tc>
        <w:tc>
          <w:tcPr>
            <w:tcW w:w="1039" w:type="dxa"/>
          </w:tcPr>
          <w:p w14:paraId="22C3E36D" w14:textId="77777777" w:rsidR="008702EA" w:rsidRPr="008702EA" w:rsidRDefault="008702EA" w:rsidP="00707894">
            <w:pPr>
              <w:jc w:val="center"/>
            </w:pPr>
          </w:p>
        </w:tc>
      </w:tr>
      <w:tr w:rsidR="008702EA" w:rsidRPr="008702EA" w14:paraId="2B6361B7" w14:textId="77777777" w:rsidTr="008702EA">
        <w:tc>
          <w:tcPr>
            <w:tcW w:w="1038" w:type="dxa"/>
          </w:tcPr>
          <w:p w14:paraId="1024733A" w14:textId="77777777" w:rsidR="008702EA" w:rsidRPr="008702EA" w:rsidRDefault="008702EA" w:rsidP="00707894">
            <w:pPr>
              <w:jc w:val="center"/>
            </w:pPr>
          </w:p>
        </w:tc>
        <w:tc>
          <w:tcPr>
            <w:tcW w:w="1297" w:type="dxa"/>
          </w:tcPr>
          <w:p w14:paraId="61652BFE" w14:textId="77777777" w:rsidR="008702EA" w:rsidRPr="008702EA" w:rsidRDefault="008702EA" w:rsidP="00707894">
            <w:pPr>
              <w:jc w:val="center"/>
            </w:pPr>
          </w:p>
        </w:tc>
        <w:tc>
          <w:tcPr>
            <w:tcW w:w="781" w:type="dxa"/>
          </w:tcPr>
          <w:p w14:paraId="0155AAC2" w14:textId="77777777" w:rsidR="008702EA" w:rsidRPr="008702EA" w:rsidRDefault="008702EA" w:rsidP="00707894">
            <w:pPr>
              <w:jc w:val="center"/>
            </w:pPr>
          </w:p>
        </w:tc>
        <w:tc>
          <w:tcPr>
            <w:tcW w:w="1039" w:type="dxa"/>
          </w:tcPr>
          <w:p w14:paraId="4E849524" w14:textId="77777777" w:rsidR="008702EA" w:rsidRPr="008702EA" w:rsidRDefault="008702EA" w:rsidP="00707894">
            <w:pPr>
              <w:jc w:val="center"/>
            </w:pPr>
          </w:p>
        </w:tc>
        <w:tc>
          <w:tcPr>
            <w:tcW w:w="1039" w:type="dxa"/>
          </w:tcPr>
          <w:p w14:paraId="4F5A568D" w14:textId="77777777" w:rsidR="008702EA" w:rsidRPr="008702EA" w:rsidRDefault="008702EA" w:rsidP="00707894">
            <w:pPr>
              <w:jc w:val="center"/>
            </w:pPr>
          </w:p>
        </w:tc>
        <w:tc>
          <w:tcPr>
            <w:tcW w:w="1039" w:type="dxa"/>
          </w:tcPr>
          <w:p w14:paraId="57B747AC" w14:textId="77777777" w:rsidR="008702EA" w:rsidRPr="008702EA" w:rsidRDefault="008702EA" w:rsidP="00707894">
            <w:pPr>
              <w:jc w:val="center"/>
            </w:pPr>
          </w:p>
        </w:tc>
        <w:tc>
          <w:tcPr>
            <w:tcW w:w="1039" w:type="dxa"/>
          </w:tcPr>
          <w:p w14:paraId="2D457344" w14:textId="77777777" w:rsidR="008702EA" w:rsidRPr="008702EA" w:rsidRDefault="008702EA" w:rsidP="00707894">
            <w:pPr>
              <w:jc w:val="center"/>
            </w:pPr>
          </w:p>
        </w:tc>
        <w:tc>
          <w:tcPr>
            <w:tcW w:w="1039" w:type="dxa"/>
          </w:tcPr>
          <w:p w14:paraId="5C63D31D" w14:textId="77777777" w:rsidR="008702EA" w:rsidRPr="008702EA" w:rsidRDefault="008702EA" w:rsidP="00707894">
            <w:pPr>
              <w:jc w:val="center"/>
            </w:pPr>
          </w:p>
        </w:tc>
        <w:tc>
          <w:tcPr>
            <w:tcW w:w="1039" w:type="dxa"/>
          </w:tcPr>
          <w:p w14:paraId="7CA6F073" w14:textId="77777777" w:rsidR="008702EA" w:rsidRPr="008702EA" w:rsidRDefault="008702EA" w:rsidP="00707894">
            <w:pPr>
              <w:jc w:val="center"/>
            </w:pPr>
          </w:p>
        </w:tc>
      </w:tr>
      <w:tr w:rsidR="008702EA" w:rsidRPr="008702EA" w14:paraId="67EE9C80" w14:textId="77777777" w:rsidTr="008702EA">
        <w:tc>
          <w:tcPr>
            <w:tcW w:w="1038" w:type="dxa"/>
          </w:tcPr>
          <w:p w14:paraId="1EA87FBA" w14:textId="77777777" w:rsidR="008702EA" w:rsidRPr="008702EA" w:rsidRDefault="008702EA" w:rsidP="00707894">
            <w:pPr>
              <w:jc w:val="center"/>
            </w:pPr>
          </w:p>
        </w:tc>
        <w:tc>
          <w:tcPr>
            <w:tcW w:w="1297" w:type="dxa"/>
          </w:tcPr>
          <w:p w14:paraId="4138B8AB" w14:textId="77777777" w:rsidR="008702EA" w:rsidRPr="008702EA" w:rsidRDefault="008702EA" w:rsidP="00707894">
            <w:pPr>
              <w:jc w:val="center"/>
            </w:pPr>
          </w:p>
        </w:tc>
        <w:tc>
          <w:tcPr>
            <w:tcW w:w="781" w:type="dxa"/>
          </w:tcPr>
          <w:p w14:paraId="38115781" w14:textId="77777777" w:rsidR="008702EA" w:rsidRPr="008702EA" w:rsidRDefault="008702EA" w:rsidP="00707894">
            <w:pPr>
              <w:jc w:val="center"/>
            </w:pPr>
          </w:p>
        </w:tc>
        <w:tc>
          <w:tcPr>
            <w:tcW w:w="1039" w:type="dxa"/>
          </w:tcPr>
          <w:p w14:paraId="0C56D279" w14:textId="77777777" w:rsidR="008702EA" w:rsidRPr="008702EA" w:rsidRDefault="008702EA" w:rsidP="00707894">
            <w:pPr>
              <w:jc w:val="center"/>
            </w:pPr>
          </w:p>
        </w:tc>
        <w:tc>
          <w:tcPr>
            <w:tcW w:w="1039" w:type="dxa"/>
          </w:tcPr>
          <w:p w14:paraId="79D520EE" w14:textId="77777777" w:rsidR="008702EA" w:rsidRPr="008702EA" w:rsidRDefault="008702EA" w:rsidP="00707894">
            <w:pPr>
              <w:jc w:val="center"/>
            </w:pPr>
          </w:p>
        </w:tc>
        <w:tc>
          <w:tcPr>
            <w:tcW w:w="1039" w:type="dxa"/>
          </w:tcPr>
          <w:p w14:paraId="005D346A" w14:textId="77777777" w:rsidR="008702EA" w:rsidRPr="008702EA" w:rsidRDefault="008702EA" w:rsidP="00707894">
            <w:pPr>
              <w:jc w:val="center"/>
            </w:pPr>
          </w:p>
        </w:tc>
        <w:tc>
          <w:tcPr>
            <w:tcW w:w="1039" w:type="dxa"/>
          </w:tcPr>
          <w:p w14:paraId="12B073FE" w14:textId="77777777" w:rsidR="008702EA" w:rsidRPr="008702EA" w:rsidRDefault="008702EA" w:rsidP="00707894">
            <w:pPr>
              <w:jc w:val="center"/>
            </w:pPr>
          </w:p>
        </w:tc>
        <w:tc>
          <w:tcPr>
            <w:tcW w:w="1039" w:type="dxa"/>
          </w:tcPr>
          <w:p w14:paraId="165E9492" w14:textId="77777777" w:rsidR="008702EA" w:rsidRPr="008702EA" w:rsidRDefault="008702EA" w:rsidP="00707894">
            <w:pPr>
              <w:jc w:val="center"/>
            </w:pPr>
          </w:p>
        </w:tc>
        <w:tc>
          <w:tcPr>
            <w:tcW w:w="1039" w:type="dxa"/>
          </w:tcPr>
          <w:p w14:paraId="457656D9" w14:textId="77777777" w:rsidR="008702EA" w:rsidRPr="008702EA" w:rsidRDefault="008702EA" w:rsidP="00707894">
            <w:pPr>
              <w:jc w:val="center"/>
            </w:pPr>
          </w:p>
        </w:tc>
      </w:tr>
      <w:tr w:rsidR="008702EA" w:rsidRPr="008702EA" w14:paraId="57E8C220" w14:textId="77777777" w:rsidTr="008702EA">
        <w:tc>
          <w:tcPr>
            <w:tcW w:w="1038" w:type="dxa"/>
          </w:tcPr>
          <w:p w14:paraId="47F6CC77" w14:textId="77777777" w:rsidR="008702EA" w:rsidRPr="008702EA" w:rsidRDefault="008702EA" w:rsidP="00707894">
            <w:pPr>
              <w:jc w:val="center"/>
            </w:pPr>
          </w:p>
        </w:tc>
        <w:tc>
          <w:tcPr>
            <w:tcW w:w="1297" w:type="dxa"/>
          </w:tcPr>
          <w:p w14:paraId="620ED5A2" w14:textId="77777777" w:rsidR="008702EA" w:rsidRPr="008702EA" w:rsidRDefault="008702EA" w:rsidP="00707894">
            <w:pPr>
              <w:jc w:val="center"/>
            </w:pPr>
          </w:p>
        </w:tc>
        <w:tc>
          <w:tcPr>
            <w:tcW w:w="781" w:type="dxa"/>
          </w:tcPr>
          <w:p w14:paraId="6E2690F9" w14:textId="77777777" w:rsidR="008702EA" w:rsidRPr="008702EA" w:rsidRDefault="008702EA" w:rsidP="00707894">
            <w:pPr>
              <w:jc w:val="center"/>
            </w:pPr>
          </w:p>
        </w:tc>
        <w:tc>
          <w:tcPr>
            <w:tcW w:w="1039" w:type="dxa"/>
          </w:tcPr>
          <w:p w14:paraId="58949A97" w14:textId="77777777" w:rsidR="008702EA" w:rsidRPr="008702EA" w:rsidRDefault="008702EA" w:rsidP="00707894">
            <w:pPr>
              <w:jc w:val="center"/>
            </w:pPr>
          </w:p>
        </w:tc>
        <w:tc>
          <w:tcPr>
            <w:tcW w:w="1039" w:type="dxa"/>
          </w:tcPr>
          <w:p w14:paraId="57FB6FB1" w14:textId="77777777" w:rsidR="008702EA" w:rsidRPr="008702EA" w:rsidRDefault="008702EA" w:rsidP="00707894">
            <w:pPr>
              <w:jc w:val="center"/>
            </w:pPr>
          </w:p>
        </w:tc>
        <w:tc>
          <w:tcPr>
            <w:tcW w:w="1039" w:type="dxa"/>
          </w:tcPr>
          <w:p w14:paraId="63F8B529" w14:textId="77777777" w:rsidR="008702EA" w:rsidRPr="008702EA" w:rsidRDefault="008702EA" w:rsidP="00707894">
            <w:pPr>
              <w:jc w:val="center"/>
            </w:pPr>
          </w:p>
        </w:tc>
        <w:tc>
          <w:tcPr>
            <w:tcW w:w="1039" w:type="dxa"/>
          </w:tcPr>
          <w:p w14:paraId="574ADA42" w14:textId="77777777" w:rsidR="008702EA" w:rsidRPr="008702EA" w:rsidRDefault="008702EA" w:rsidP="00707894">
            <w:pPr>
              <w:jc w:val="center"/>
            </w:pPr>
          </w:p>
        </w:tc>
        <w:tc>
          <w:tcPr>
            <w:tcW w:w="1039" w:type="dxa"/>
          </w:tcPr>
          <w:p w14:paraId="6DA3F32F" w14:textId="77777777" w:rsidR="008702EA" w:rsidRPr="008702EA" w:rsidRDefault="008702EA" w:rsidP="00707894">
            <w:pPr>
              <w:jc w:val="center"/>
            </w:pPr>
          </w:p>
        </w:tc>
        <w:tc>
          <w:tcPr>
            <w:tcW w:w="1039" w:type="dxa"/>
          </w:tcPr>
          <w:p w14:paraId="45B550C7" w14:textId="77777777" w:rsidR="008702EA" w:rsidRPr="008702EA" w:rsidRDefault="008702EA" w:rsidP="00707894">
            <w:pPr>
              <w:jc w:val="center"/>
            </w:pPr>
          </w:p>
        </w:tc>
      </w:tr>
    </w:tbl>
    <w:p w14:paraId="36A5F62E" w14:textId="77777777" w:rsidR="008702EA" w:rsidRPr="008702EA" w:rsidRDefault="008702EA" w:rsidP="00707894">
      <w:pPr>
        <w:jc w:val="center"/>
        <w:rPr>
          <w:sz w:val="24"/>
        </w:rPr>
      </w:pPr>
    </w:p>
    <w:p w14:paraId="16F47538" w14:textId="77777777" w:rsidR="00D659F1" w:rsidRDefault="00D659F1" w:rsidP="00707894">
      <w:pPr>
        <w:jc w:val="center"/>
        <w:rPr>
          <w:b/>
          <w:sz w:val="24"/>
        </w:rPr>
      </w:pPr>
    </w:p>
    <w:p w14:paraId="54C2E490" w14:textId="77777777" w:rsidR="00707894" w:rsidRPr="00447E3E" w:rsidRDefault="00707894" w:rsidP="00447E3E">
      <w:pPr>
        <w:rPr>
          <w:lang w:eastAsia="zh-CN"/>
        </w:rPr>
      </w:pPr>
    </w:p>
    <w:sectPr w:rsidR="00707894" w:rsidRPr="00447E3E" w:rsidSect="00803E74">
      <w:headerReference w:type="even" r:id="rId11"/>
      <w:headerReference w:type="default" r:id="rId12"/>
      <w:footerReference w:type="default" r:id="rId1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604C5" w14:textId="77777777" w:rsidR="003217C8" w:rsidRDefault="003217C8">
      <w:r>
        <w:separator/>
      </w:r>
    </w:p>
  </w:endnote>
  <w:endnote w:type="continuationSeparator" w:id="0">
    <w:p w14:paraId="45D2427C" w14:textId="77777777" w:rsidR="003217C8" w:rsidRDefault="003217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E529A" w14:textId="77777777" w:rsidR="003217C8" w:rsidRDefault="003217C8">
      <w:r>
        <w:separator/>
      </w:r>
    </w:p>
  </w:footnote>
  <w:footnote w:type="continuationSeparator" w:id="0">
    <w:p w14:paraId="43A6CBF0" w14:textId="77777777" w:rsidR="003217C8" w:rsidRDefault="003217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3"/>
  </w:num>
  <w:num w:numId="2">
    <w:abstractNumId w:val="3"/>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8B"/>
    <w:rsid w:val="00003F50"/>
    <w:rsid w:val="00011514"/>
    <w:rsid w:val="0001391E"/>
    <w:rsid w:val="000312A9"/>
    <w:rsid w:val="00032E3B"/>
    <w:rsid w:val="000342C1"/>
    <w:rsid w:val="00044F96"/>
    <w:rsid w:val="000822A1"/>
    <w:rsid w:val="0008288F"/>
    <w:rsid w:val="000835A8"/>
    <w:rsid w:val="00087CC0"/>
    <w:rsid w:val="000911DA"/>
    <w:rsid w:val="00096457"/>
    <w:rsid w:val="000A2E54"/>
    <w:rsid w:val="000B5835"/>
    <w:rsid w:val="000D358B"/>
    <w:rsid w:val="000D429F"/>
    <w:rsid w:val="000E5FF3"/>
    <w:rsid w:val="000F2762"/>
    <w:rsid w:val="000F5C3E"/>
    <w:rsid w:val="0011178C"/>
    <w:rsid w:val="001122BE"/>
    <w:rsid w:val="00120FD7"/>
    <w:rsid w:val="00130CF9"/>
    <w:rsid w:val="00136DC7"/>
    <w:rsid w:val="00163AA8"/>
    <w:rsid w:val="001728E9"/>
    <w:rsid w:val="001766D6"/>
    <w:rsid w:val="0019278F"/>
    <w:rsid w:val="001A2A06"/>
    <w:rsid w:val="001A77A6"/>
    <w:rsid w:val="001B008E"/>
    <w:rsid w:val="001C17EA"/>
    <w:rsid w:val="001C1A98"/>
    <w:rsid w:val="001C5DE2"/>
    <w:rsid w:val="001F2F6C"/>
    <w:rsid w:val="00213CDF"/>
    <w:rsid w:val="002234F5"/>
    <w:rsid w:val="00223C27"/>
    <w:rsid w:val="00226F73"/>
    <w:rsid w:val="00232E05"/>
    <w:rsid w:val="0024076D"/>
    <w:rsid w:val="00247715"/>
    <w:rsid w:val="00261D8D"/>
    <w:rsid w:val="002767D3"/>
    <w:rsid w:val="0028668B"/>
    <w:rsid w:val="002A7248"/>
    <w:rsid w:val="002B1990"/>
    <w:rsid w:val="002B1D11"/>
    <w:rsid w:val="002B30CC"/>
    <w:rsid w:val="002B3449"/>
    <w:rsid w:val="002D2997"/>
    <w:rsid w:val="002E56EA"/>
    <w:rsid w:val="002E673B"/>
    <w:rsid w:val="002E7DB0"/>
    <w:rsid w:val="002F01D9"/>
    <w:rsid w:val="002F41A4"/>
    <w:rsid w:val="00300DAC"/>
    <w:rsid w:val="003019F1"/>
    <w:rsid w:val="003106BE"/>
    <w:rsid w:val="003217C8"/>
    <w:rsid w:val="003223F5"/>
    <w:rsid w:val="00323710"/>
    <w:rsid w:val="00346C26"/>
    <w:rsid w:val="00365D10"/>
    <w:rsid w:val="003912FC"/>
    <w:rsid w:val="00391C7C"/>
    <w:rsid w:val="003A07DF"/>
    <w:rsid w:val="003A2DB4"/>
    <w:rsid w:val="003A4983"/>
    <w:rsid w:val="003B0672"/>
    <w:rsid w:val="003B0BBC"/>
    <w:rsid w:val="003C762C"/>
    <w:rsid w:val="003D6683"/>
    <w:rsid w:val="003E0830"/>
    <w:rsid w:val="003E3E05"/>
    <w:rsid w:val="003E7DD4"/>
    <w:rsid w:val="003F6FD9"/>
    <w:rsid w:val="00421F09"/>
    <w:rsid w:val="00433413"/>
    <w:rsid w:val="00447E3E"/>
    <w:rsid w:val="00471646"/>
    <w:rsid w:val="00471AEA"/>
    <w:rsid w:val="00473B42"/>
    <w:rsid w:val="0047555C"/>
    <w:rsid w:val="00476B69"/>
    <w:rsid w:val="004837FF"/>
    <w:rsid w:val="00497C38"/>
    <w:rsid w:val="004A63D3"/>
    <w:rsid w:val="004B07C4"/>
    <w:rsid w:val="004B0FA7"/>
    <w:rsid w:val="004B2C86"/>
    <w:rsid w:val="004C59D6"/>
    <w:rsid w:val="004D6A5C"/>
    <w:rsid w:val="004E0916"/>
    <w:rsid w:val="004E2F90"/>
    <w:rsid w:val="004F1F57"/>
    <w:rsid w:val="004F3C66"/>
    <w:rsid w:val="0051113A"/>
    <w:rsid w:val="00530F4C"/>
    <w:rsid w:val="00560829"/>
    <w:rsid w:val="00581852"/>
    <w:rsid w:val="00592875"/>
    <w:rsid w:val="005A097A"/>
    <w:rsid w:val="005A24DD"/>
    <w:rsid w:val="005A6566"/>
    <w:rsid w:val="005C5B54"/>
    <w:rsid w:val="005F7DE1"/>
    <w:rsid w:val="00604119"/>
    <w:rsid w:val="006168A0"/>
    <w:rsid w:val="00624581"/>
    <w:rsid w:val="006501E2"/>
    <w:rsid w:val="00684A70"/>
    <w:rsid w:val="00692C84"/>
    <w:rsid w:val="0069419B"/>
    <w:rsid w:val="006A6864"/>
    <w:rsid w:val="006B0297"/>
    <w:rsid w:val="006B5CB1"/>
    <w:rsid w:val="006B62D7"/>
    <w:rsid w:val="006E2A2A"/>
    <w:rsid w:val="006F18F2"/>
    <w:rsid w:val="006F1ED1"/>
    <w:rsid w:val="00706A76"/>
    <w:rsid w:val="00707894"/>
    <w:rsid w:val="00722527"/>
    <w:rsid w:val="007233C2"/>
    <w:rsid w:val="00734A8B"/>
    <w:rsid w:val="007356C9"/>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4E43"/>
    <w:rsid w:val="007E670F"/>
    <w:rsid w:val="007F01E9"/>
    <w:rsid w:val="007F45A3"/>
    <w:rsid w:val="007F4BE2"/>
    <w:rsid w:val="007F50E7"/>
    <w:rsid w:val="008021C5"/>
    <w:rsid w:val="00803E74"/>
    <w:rsid w:val="00804030"/>
    <w:rsid w:val="00812F43"/>
    <w:rsid w:val="0085006F"/>
    <w:rsid w:val="008702EA"/>
    <w:rsid w:val="00873057"/>
    <w:rsid w:val="008736DF"/>
    <w:rsid w:val="00874E03"/>
    <w:rsid w:val="0088264D"/>
    <w:rsid w:val="00882A18"/>
    <w:rsid w:val="00891C0B"/>
    <w:rsid w:val="008A17E2"/>
    <w:rsid w:val="008C7192"/>
    <w:rsid w:val="008C7C82"/>
    <w:rsid w:val="008D129C"/>
    <w:rsid w:val="008D283E"/>
    <w:rsid w:val="008D3C96"/>
    <w:rsid w:val="008D5C56"/>
    <w:rsid w:val="008E1FAA"/>
    <w:rsid w:val="008F04BE"/>
    <w:rsid w:val="008F22FD"/>
    <w:rsid w:val="0091449C"/>
    <w:rsid w:val="00917C36"/>
    <w:rsid w:val="00925EA5"/>
    <w:rsid w:val="009415BD"/>
    <w:rsid w:val="0094389E"/>
    <w:rsid w:val="00944367"/>
    <w:rsid w:val="00944936"/>
    <w:rsid w:val="00972520"/>
    <w:rsid w:val="009A083D"/>
    <w:rsid w:val="009A5999"/>
    <w:rsid w:val="009A7900"/>
    <w:rsid w:val="009B3995"/>
    <w:rsid w:val="009B5227"/>
    <w:rsid w:val="009C5907"/>
    <w:rsid w:val="009D7B5A"/>
    <w:rsid w:val="00A0022A"/>
    <w:rsid w:val="00A27328"/>
    <w:rsid w:val="00A32B1B"/>
    <w:rsid w:val="00A3786D"/>
    <w:rsid w:val="00A439FF"/>
    <w:rsid w:val="00A46C87"/>
    <w:rsid w:val="00A554A7"/>
    <w:rsid w:val="00A7341F"/>
    <w:rsid w:val="00A772BB"/>
    <w:rsid w:val="00A81326"/>
    <w:rsid w:val="00A87C3F"/>
    <w:rsid w:val="00A95D15"/>
    <w:rsid w:val="00AB1FCF"/>
    <w:rsid w:val="00AB7126"/>
    <w:rsid w:val="00AC3E25"/>
    <w:rsid w:val="00AD5DB6"/>
    <w:rsid w:val="00AE2E46"/>
    <w:rsid w:val="00AF4DBD"/>
    <w:rsid w:val="00AF72CB"/>
    <w:rsid w:val="00B052DC"/>
    <w:rsid w:val="00B20D68"/>
    <w:rsid w:val="00B228BC"/>
    <w:rsid w:val="00B26135"/>
    <w:rsid w:val="00B343D3"/>
    <w:rsid w:val="00B358C6"/>
    <w:rsid w:val="00B36E78"/>
    <w:rsid w:val="00B50A22"/>
    <w:rsid w:val="00B52BE3"/>
    <w:rsid w:val="00B674D3"/>
    <w:rsid w:val="00B738C5"/>
    <w:rsid w:val="00B80B9D"/>
    <w:rsid w:val="00B839AD"/>
    <w:rsid w:val="00B83C4A"/>
    <w:rsid w:val="00B8463E"/>
    <w:rsid w:val="00B932EC"/>
    <w:rsid w:val="00BA02B5"/>
    <w:rsid w:val="00BA1280"/>
    <w:rsid w:val="00BB142D"/>
    <w:rsid w:val="00BB4101"/>
    <w:rsid w:val="00BB444F"/>
    <w:rsid w:val="00BD1E49"/>
    <w:rsid w:val="00BD4B0A"/>
    <w:rsid w:val="00BD674C"/>
    <w:rsid w:val="00C156E5"/>
    <w:rsid w:val="00C36FC7"/>
    <w:rsid w:val="00C516D3"/>
    <w:rsid w:val="00C601F8"/>
    <w:rsid w:val="00C625B9"/>
    <w:rsid w:val="00C6636F"/>
    <w:rsid w:val="00C91E0E"/>
    <w:rsid w:val="00C92108"/>
    <w:rsid w:val="00C924D4"/>
    <w:rsid w:val="00C92DC4"/>
    <w:rsid w:val="00C941FD"/>
    <w:rsid w:val="00CA5167"/>
    <w:rsid w:val="00CA5DFE"/>
    <w:rsid w:val="00CC0A6B"/>
    <w:rsid w:val="00CC5984"/>
    <w:rsid w:val="00CD7074"/>
    <w:rsid w:val="00CE76AF"/>
    <w:rsid w:val="00CF0A07"/>
    <w:rsid w:val="00D05281"/>
    <w:rsid w:val="00D27F8D"/>
    <w:rsid w:val="00D539BA"/>
    <w:rsid w:val="00D65155"/>
    <w:rsid w:val="00D659F1"/>
    <w:rsid w:val="00D8655B"/>
    <w:rsid w:val="00D868BB"/>
    <w:rsid w:val="00DA40C9"/>
    <w:rsid w:val="00DB7B1A"/>
    <w:rsid w:val="00DC6A80"/>
    <w:rsid w:val="00DF46F1"/>
    <w:rsid w:val="00E07F2E"/>
    <w:rsid w:val="00E230D9"/>
    <w:rsid w:val="00E24AC9"/>
    <w:rsid w:val="00E25514"/>
    <w:rsid w:val="00E45DAF"/>
    <w:rsid w:val="00E51352"/>
    <w:rsid w:val="00E55B12"/>
    <w:rsid w:val="00E55B30"/>
    <w:rsid w:val="00E75375"/>
    <w:rsid w:val="00E86AD5"/>
    <w:rsid w:val="00EB4CE8"/>
    <w:rsid w:val="00EB5D44"/>
    <w:rsid w:val="00EB679D"/>
    <w:rsid w:val="00EE1A38"/>
    <w:rsid w:val="00EE3832"/>
    <w:rsid w:val="00F079F7"/>
    <w:rsid w:val="00F23169"/>
    <w:rsid w:val="00F2687A"/>
    <w:rsid w:val="00F4532F"/>
    <w:rsid w:val="00F52A42"/>
    <w:rsid w:val="00F64E36"/>
    <w:rsid w:val="00F71CBA"/>
    <w:rsid w:val="00F74CF3"/>
    <w:rsid w:val="00F76945"/>
    <w:rsid w:val="00F84DA6"/>
    <w:rsid w:val="00F85D96"/>
    <w:rsid w:val="00F9206B"/>
    <w:rsid w:val="00FA22CB"/>
    <w:rsid w:val="00FA7332"/>
    <w:rsid w:val="00FB74F8"/>
    <w:rsid w:val="00FC1139"/>
    <w:rsid w:val="00FC2900"/>
    <w:rsid w:val="00FD4024"/>
    <w:rsid w:val="00FD4B2F"/>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C45F45"/>
  <w15:chartTrackingRefBased/>
  <w15:docId w15:val="{7B4189E7-A818-4206-8350-6965EB015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4</Pages>
  <Words>1552</Words>
  <Characters>884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380</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cp:lastModifiedBy>Lichen Wu</cp:lastModifiedBy>
  <cp:revision>37</cp:revision>
  <cp:lastPrinted>2014-02-07T20:32:00Z</cp:lastPrinted>
  <dcterms:created xsi:type="dcterms:W3CDTF">2022-03-28T22:12:00Z</dcterms:created>
  <dcterms:modified xsi:type="dcterms:W3CDTF">2022-03-29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